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AA427C" w14:textId="64633B70" w:rsidR="005F1827" w:rsidRPr="007932BC" w:rsidRDefault="00BA3A5C" w:rsidP="00607400">
      <w:pPr>
        <w:pStyle w:val="Heading1a"/>
      </w:pPr>
      <w:r w:rsidRPr="007932BC">
        <w:t xml:space="preserve">Changes to the recommended use of </w:t>
      </w:r>
      <w:r w:rsidR="005D5537" w:rsidRPr="007932BC">
        <w:t>human papillomavirus (</w:t>
      </w:r>
      <w:r w:rsidR="00897258" w:rsidRPr="007932BC">
        <w:t>HPV</w:t>
      </w:r>
      <w:r w:rsidR="005D5537" w:rsidRPr="007932BC">
        <w:t>)</w:t>
      </w:r>
      <w:r w:rsidRPr="007932BC">
        <w:t xml:space="preserve"> vaccine</w:t>
      </w:r>
      <w:r w:rsidR="003A0CC6" w:rsidRPr="007932BC">
        <w:t>s</w:t>
      </w:r>
    </w:p>
    <w:p w14:paraId="28141C24" w14:textId="045BA604" w:rsidR="005D4AF3" w:rsidRDefault="00607400">
      <w:pPr>
        <w:pStyle w:val="TOC1"/>
        <w:rPr>
          <w:rFonts w:asciiTheme="minorHAnsi" w:eastAsiaTheme="minorEastAsia" w:hAnsiTheme="minorHAnsi" w:cstheme="minorBidi"/>
          <w:bCs w:val="0"/>
          <w:color w:val="auto"/>
          <w:sz w:val="22"/>
          <w:szCs w:val="22"/>
        </w:rPr>
      </w:pPr>
      <w:r>
        <w:fldChar w:fldCharType="begin"/>
      </w:r>
      <w:r>
        <w:instrText xml:space="preserve"> TOC \h \z \u \t "Heading 2,1" </w:instrText>
      </w:r>
      <w:r>
        <w:fldChar w:fldCharType="separate"/>
      </w:r>
      <w:hyperlink w:anchor="_Toc135391033" w:history="1">
        <w:r w:rsidR="005D4AF3" w:rsidRPr="0015109B">
          <w:rPr>
            <w:rStyle w:val="Hyperlink"/>
          </w:rPr>
          <w:t>Plain-language summary</w:t>
        </w:r>
        <w:r w:rsidR="005D4AF3">
          <w:rPr>
            <w:webHidden/>
          </w:rPr>
          <w:tab/>
        </w:r>
        <w:r w:rsidR="005D4AF3">
          <w:rPr>
            <w:webHidden/>
          </w:rPr>
          <w:fldChar w:fldCharType="begin"/>
        </w:r>
        <w:r w:rsidR="005D4AF3">
          <w:rPr>
            <w:webHidden/>
          </w:rPr>
          <w:instrText xml:space="preserve"> PAGEREF _Toc135391033 \h </w:instrText>
        </w:r>
        <w:r w:rsidR="005D4AF3">
          <w:rPr>
            <w:webHidden/>
          </w:rPr>
        </w:r>
        <w:r w:rsidR="005D4AF3">
          <w:rPr>
            <w:webHidden/>
          </w:rPr>
          <w:fldChar w:fldCharType="separate"/>
        </w:r>
        <w:r w:rsidR="005D4AF3">
          <w:rPr>
            <w:webHidden/>
          </w:rPr>
          <w:t>2</w:t>
        </w:r>
        <w:r w:rsidR="005D4AF3">
          <w:rPr>
            <w:webHidden/>
          </w:rPr>
          <w:fldChar w:fldCharType="end"/>
        </w:r>
      </w:hyperlink>
    </w:p>
    <w:p w14:paraId="26885EB5" w14:textId="7481403B" w:rsidR="005D4AF3" w:rsidRDefault="00000000">
      <w:pPr>
        <w:pStyle w:val="TOC1"/>
        <w:rPr>
          <w:rFonts w:asciiTheme="minorHAnsi" w:eastAsiaTheme="minorEastAsia" w:hAnsiTheme="minorHAnsi" w:cstheme="minorBidi"/>
          <w:bCs w:val="0"/>
          <w:color w:val="auto"/>
          <w:sz w:val="22"/>
          <w:szCs w:val="22"/>
        </w:rPr>
      </w:pPr>
      <w:hyperlink w:anchor="_Toc135391034" w:history="1">
        <w:r w:rsidR="005D4AF3" w:rsidRPr="0015109B">
          <w:rPr>
            <w:rStyle w:val="Hyperlink"/>
          </w:rPr>
          <w:t>Summary of revised recommendations</w:t>
        </w:r>
        <w:r w:rsidR="005D4AF3">
          <w:rPr>
            <w:webHidden/>
          </w:rPr>
          <w:tab/>
        </w:r>
        <w:r w:rsidR="005D4AF3">
          <w:rPr>
            <w:webHidden/>
          </w:rPr>
          <w:fldChar w:fldCharType="begin"/>
        </w:r>
        <w:r w:rsidR="005D4AF3">
          <w:rPr>
            <w:webHidden/>
          </w:rPr>
          <w:instrText xml:space="preserve"> PAGEREF _Toc135391034 \h </w:instrText>
        </w:r>
        <w:r w:rsidR="005D4AF3">
          <w:rPr>
            <w:webHidden/>
          </w:rPr>
        </w:r>
        <w:r w:rsidR="005D4AF3">
          <w:rPr>
            <w:webHidden/>
          </w:rPr>
          <w:fldChar w:fldCharType="separate"/>
        </w:r>
        <w:r w:rsidR="005D4AF3">
          <w:rPr>
            <w:webHidden/>
          </w:rPr>
          <w:t>3</w:t>
        </w:r>
        <w:r w:rsidR="005D4AF3">
          <w:rPr>
            <w:webHidden/>
          </w:rPr>
          <w:fldChar w:fldCharType="end"/>
        </w:r>
      </w:hyperlink>
    </w:p>
    <w:p w14:paraId="58A6001F" w14:textId="2D47A04D" w:rsidR="005D4AF3" w:rsidRDefault="00000000">
      <w:pPr>
        <w:pStyle w:val="TOC1"/>
        <w:rPr>
          <w:rFonts w:asciiTheme="minorHAnsi" w:eastAsiaTheme="minorEastAsia" w:hAnsiTheme="minorHAnsi" w:cstheme="minorBidi"/>
          <w:bCs w:val="0"/>
          <w:color w:val="auto"/>
          <w:sz w:val="22"/>
          <w:szCs w:val="22"/>
        </w:rPr>
      </w:pPr>
      <w:hyperlink w:anchor="_Toc135391035" w:history="1">
        <w:r w:rsidR="005D4AF3" w:rsidRPr="0015109B">
          <w:rPr>
            <w:rStyle w:val="Hyperlink"/>
          </w:rPr>
          <w:t>Background and rationale</w:t>
        </w:r>
        <w:r w:rsidR="005D4AF3">
          <w:rPr>
            <w:webHidden/>
          </w:rPr>
          <w:tab/>
        </w:r>
        <w:r w:rsidR="005D4AF3">
          <w:rPr>
            <w:webHidden/>
          </w:rPr>
          <w:fldChar w:fldCharType="begin"/>
        </w:r>
        <w:r w:rsidR="005D4AF3">
          <w:rPr>
            <w:webHidden/>
          </w:rPr>
          <w:instrText xml:space="preserve"> PAGEREF _Toc135391035 \h </w:instrText>
        </w:r>
        <w:r w:rsidR="005D4AF3">
          <w:rPr>
            <w:webHidden/>
          </w:rPr>
        </w:r>
        <w:r w:rsidR="005D4AF3">
          <w:rPr>
            <w:webHidden/>
          </w:rPr>
          <w:fldChar w:fldCharType="separate"/>
        </w:r>
        <w:r w:rsidR="005D4AF3">
          <w:rPr>
            <w:webHidden/>
          </w:rPr>
          <w:t>3</w:t>
        </w:r>
        <w:r w:rsidR="005D4AF3">
          <w:rPr>
            <w:webHidden/>
          </w:rPr>
          <w:fldChar w:fldCharType="end"/>
        </w:r>
      </w:hyperlink>
    </w:p>
    <w:p w14:paraId="735F9234" w14:textId="1715F165" w:rsidR="005D4AF3" w:rsidRDefault="00000000">
      <w:pPr>
        <w:pStyle w:val="TOC1"/>
        <w:rPr>
          <w:rFonts w:asciiTheme="minorHAnsi" w:eastAsiaTheme="minorEastAsia" w:hAnsiTheme="minorHAnsi" w:cstheme="minorBidi"/>
          <w:bCs w:val="0"/>
          <w:color w:val="auto"/>
          <w:sz w:val="22"/>
          <w:szCs w:val="22"/>
        </w:rPr>
      </w:pPr>
      <w:hyperlink w:anchor="_Toc135391036" w:history="1">
        <w:r w:rsidR="005D4AF3" w:rsidRPr="0015109B">
          <w:rPr>
            <w:rStyle w:val="Hyperlink"/>
          </w:rPr>
          <w:t>GRADE methods</w:t>
        </w:r>
        <w:r w:rsidR="005D4AF3">
          <w:rPr>
            <w:webHidden/>
          </w:rPr>
          <w:tab/>
        </w:r>
        <w:r w:rsidR="005D4AF3">
          <w:rPr>
            <w:webHidden/>
          </w:rPr>
          <w:fldChar w:fldCharType="begin"/>
        </w:r>
        <w:r w:rsidR="005D4AF3">
          <w:rPr>
            <w:webHidden/>
          </w:rPr>
          <w:instrText xml:space="preserve"> PAGEREF _Toc135391036 \h </w:instrText>
        </w:r>
        <w:r w:rsidR="005D4AF3">
          <w:rPr>
            <w:webHidden/>
          </w:rPr>
        </w:r>
        <w:r w:rsidR="005D4AF3">
          <w:rPr>
            <w:webHidden/>
          </w:rPr>
          <w:fldChar w:fldCharType="separate"/>
        </w:r>
        <w:r w:rsidR="005D4AF3">
          <w:rPr>
            <w:webHidden/>
          </w:rPr>
          <w:t>4</w:t>
        </w:r>
        <w:r w:rsidR="005D4AF3">
          <w:rPr>
            <w:webHidden/>
          </w:rPr>
          <w:fldChar w:fldCharType="end"/>
        </w:r>
      </w:hyperlink>
    </w:p>
    <w:p w14:paraId="3478D924" w14:textId="176ADAAF" w:rsidR="005D4AF3" w:rsidRDefault="00000000">
      <w:pPr>
        <w:pStyle w:val="TOC1"/>
        <w:rPr>
          <w:rFonts w:asciiTheme="minorHAnsi" w:eastAsiaTheme="minorEastAsia" w:hAnsiTheme="minorHAnsi" w:cstheme="minorBidi"/>
          <w:bCs w:val="0"/>
          <w:color w:val="auto"/>
          <w:sz w:val="22"/>
          <w:szCs w:val="22"/>
        </w:rPr>
      </w:pPr>
      <w:hyperlink w:anchor="_Toc135391037" w:history="1">
        <w:r w:rsidR="005D4AF3" w:rsidRPr="0015109B">
          <w:rPr>
            <w:rStyle w:val="Hyperlink"/>
          </w:rPr>
          <w:t>Updated recommendation</w:t>
        </w:r>
        <w:r w:rsidR="005D4AF3">
          <w:rPr>
            <w:webHidden/>
          </w:rPr>
          <w:tab/>
        </w:r>
        <w:r w:rsidR="005D4AF3">
          <w:rPr>
            <w:webHidden/>
          </w:rPr>
          <w:fldChar w:fldCharType="begin"/>
        </w:r>
        <w:r w:rsidR="005D4AF3">
          <w:rPr>
            <w:webHidden/>
          </w:rPr>
          <w:instrText xml:space="preserve"> PAGEREF _Toc135391037 \h </w:instrText>
        </w:r>
        <w:r w:rsidR="005D4AF3">
          <w:rPr>
            <w:webHidden/>
          </w:rPr>
        </w:r>
        <w:r w:rsidR="005D4AF3">
          <w:rPr>
            <w:webHidden/>
          </w:rPr>
          <w:fldChar w:fldCharType="separate"/>
        </w:r>
        <w:r w:rsidR="005D4AF3">
          <w:rPr>
            <w:webHidden/>
          </w:rPr>
          <w:t>5</w:t>
        </w:r>
        <w:r w:rsidR="005D4AF3">
          <w:rPr>
            <w:webHidden/>
          </w:rPr>
          <w:fldChar w:fldCharType="end"/>
        </w:r>
      </w:hyperlink>
    </w:p>
    <w:p w14:paraId="1B2F047C" w14:textId="36CFAC6D" w:rsidR="005D4AF3" w:rsidRDefault="00000000">
      <w:pPr>
        <w:pStyle w:val="TOC1"/>
        <w:rPr>
          <w:rFonts w:asciiTheme="minorHAnsi" w:eastAsiaTheme="minorEastAsia" w:hAnsiTheme="minorHAnsi" w:cstheme="minorBidi"/>
          <w:bCs w:val="0"/>
          <w:color w:val="auto"/>
          <w:sz w:val="22"/>
          <w:szCs w:val="22"/>
        </w:rPr>
      </w:pPr>
      <w:hyperlink w:anchor="_Toc135391038" w:history="1">
        <w:r w:rsidR="005D4AF3" w:rsidRPr="0015109B">
          <w:rPr>
            <w:rStyle w:val="Hyperlink"/>
          </w:rPr>
          <w:t>Recommendations with minor changes to align with the updated recommendation</w:t>
        </w:r>
        <w:r w:rsidR="005D4AF3">
          <w:rPr>
            <w:webHidden/>
          </w:rPr>
          <w:tab/>
        </w:r>
        <w:r w:rsidR="005D4AF3">
          <w:rPr>
            <w:webHidden/>
          </w:rPr>
          <w:fldChar w:fldCharType="begin"/>
        </w:r>
        <w:r w:rsidR="005D4AF3">
          <w:rPr>
            <w:webHidden/>
          </w:rPr>
          <w:instrText xml:space="preserve"> PAGEREF _Toc135391038 \h </w:instrText>
        </w:r>
        <w:r w:rsidR="005D4AF3">
          <w:rPr>
            <w:webHidden/>
          </w:rPr>
        </w:r>
        <w:r w:rsidR="005D4AF3">
          <w:rPr>
            <w:webHidden/>
          </w:rPr>
          <w:fldChar w:fldCharType="separate"/>
        </w:r>
        <w:r w:rsidR="005D4AF3">
          <w:rPr>
            <w:webHidden/>
          </w:rPr>
          <w:t>7</w:t>
        </w:r>
        <w:r w:rsidR="005D4AF3">
          <w:rPr>
            <w:webHidden/>
          </w:rPr>
          <w:fldChar w:fldCharType="end"/>
        </w:r>
      </w:hyperlink>
    </w:p>
    <w:p w14:paraId="75CBCAAE" w14:textId="0A2DD45B" w:rsidR="005D4AF3" w:rsidRDefault="00000000">
      <w:pPr>
        <w:pStyle w:val="TOC1"/>
        <w:rPr>
          <w:rFonts w:asciiTheme="minorHAnsi" w:eastAsiaTheme="minorEastAsia" w:hAnsiTheme="minorHAnsi" w:cstheme="minorBidi"/>
          <w:bCs w:val="0"/>
          <w:color w:val="auto"/>
          <w:sz w:val="22"/>
          <w:szCs w:val="22"/>
        </w:rPr>
      </w:pPr>
      <w:hyperlink w:anchor="_Toc135391039" w:history="1">
        <w:r w:rsidR="005D4AF3" w:rsidRPr="0015109B">
          <w:rPr>
            <w:rStyle w:val="Hyperlink"/>
          </w:rPr>
          <w:t>Deleted recommendation</w:t>
        </w:r>
        <w:r w:rsidR="005D4AF3">
          <w:rPr>
            <w:webHidden/>
          </w:rPr>
          <w:tab/>
        </w:r>
        <w:r w:rsidR="005D4AF3">
          <w:rPr>
            <w:webHidden/>
          </w:rPr>
          <w:fldChar w:fldCharType="begin"/>
        </w:r>
        <w:r w:rsidR="005D4AF3">
          <w:rPr>
            <w:webHidden/>
          </w:rPr>
          <w:instrText xml:space="preserve"> PAGEREF _Toc135391039 \h </w:instrText>
        </w:r>
        <w:r w:rsidR="005D4AF3">
          <w:rPr>
            <w:webHidden/>
          </w:rPr>
        </w:r>
        <w:r w:rsidR="005D4AF3">
          <w:rPr>
            <w:webHidden/>
          </w:rPr>
          <w:fldChar w:fldCharType="separate"/>
        </w:r>
        <w:r w:rsidR="005D4AF3">
          <w:rPr>
            <w:webHidden/>
          </w:rPr>
          <w:t>8</w:t>
        </w:r>
        <w:r w:rsidR="005D4AF3">
          <w:rPr>
            <w:webHidden/>
          </w:rPr>
          <w:fldChar w:fldCharType="end"/>
        </w:r>
      </w:hyperlink>
    </w:p>
    <w:p w14:paraId="262B79E9" w14:textId="693E2922" w:rsidR="005D4AF3" w:rsidRDefault="00000000">
      <w:pPr>
        <w:pStyle w:val="TOC1"/>
        <w:rPr>
          <w:rFonts w:asciiTheme="minorHAnsi" w:eastAsiaTheme="minorEastAsia" w:hAnsiTheme="minorHAnsi" w:cstheme="minorBidi"/>
          <w:bCs w:val="0"/>
          <w:color w:val="auto"/>
          <w:sz w:val="22"/>
          <w:szCs w:val="22"/>
        </w:rPr>
      </w:pPr>
      <w:hyperlink w:anchor="_Toc135391040" w:history="1">
        <w:r w:rsidR="005D4AF3" w:rsidRPr="0015109B">
          <w:rPr>
            <w:rStyle w:val="Hyperlink"/>
          </w:rPr>
          <w:t>Benefits</w:t>
        </w:r>
        <w:r w:rsidR="005D4AF3">
          <w:rPr>
            <w:webHidden/>
          </w:rPr>
          <w:tab/>
        </w:r>
        <w:r w:rsidR="005D4AF3">
          <w:rPr>
            <w:webHidden/>
          </w:rPr>
          <w:fldChar w:fldCharType="begin"/>
        </w:r>
        <w:r w:rsidR="005D4AF3">
          <w:rPr>
            <w:webHidden/>
          </w:rPr>
          <w:instrText xml:space="preserve"> PAGEREF _Toc135391040 \h </w:instrText>
        </w:r>
        <w:r w:rsidR="005D4AF3">
          <w:rPr>
            <w:webHidden/>
          </w:rPr>
        </w:r>
        <w:r w:rsidR="005D4AF3">
          <w:rPr>
            <w:webHidden/>
          </w:rPr>
          <w:fldChar w:fldCharType="separate"/>
        </w:r>
        <w:r w:rsidR="005D4AF3">
          <w:rPr>
            <w:webHidden/>
          </w:rPr>
          <w:t>8</w:t>
        </w:r>
        <w:r w:rsidR="005D4AF3">
          <w:rPr>
            <w:webHidden/>
          </w:rPr>
          <w:fldChar w:fldCharType="end"/>
        </w:r>
      </w:hyperlink>
    </w:p>
    <w:p w14:paraId="6CF0AD7E" w14:textId="769FB2BF" w:rsidR="005D4AF3" w:rsidRDefault="00000000">
      <w:pPr>
        <w:pStyle w:val="TOC1"/>
        <w:rPr>
          <w:rFonts w:asciiTheme="minorHAnsi" w:eastAsiaTheme="minorEastAsia" w:hAnsiTheme="minorHAnsi" w:cstheme="minorBidi"/>
          <w:bCs w:val="0"/>
          <w:color w:val="auto"/>
          <w:sz w:val="22"/>
          <w:szCs w:val="22"/>
        </w:rPr>
      </w:pPr>
      <w:hyperlink w:anchor="_Toc135391041" w:history="1">
        <w:r w:rsidR="005D4AF3" w:rsidRPr="0015109B">
          <w:rPr>
            <w:rStyle w:val="Hyperlink"/>
          </w:rPr>
          <w:t>Potential risks</w:t>
        </w:r>
        <w:r w:rsidR="005D4AF3">
          <w:rPr>
            <w:webHidden/>
          </w:rPr>
          <w:tab/>
        </w:r>
        <w:r w:rsidR="005D4AF3">
          <w:rPr>
            <w:webHidden/>
          </w:rPr>
          <w:fldChar w:fldCharType="begin"/>
        </w:r>
        <w:r w:rsidR="005D4AF3">
          <w:rPr>
            <w:webHidden/>
          </w:rPr>
          <w:instrText xml:space="preserve"> PAGEREF _Toc135391041 \h </w:instrText>
        </w:r>
        <w:r w:rsidR="005D4AF3">
          <w:rPr>
            <w:webHidden/>
          </w:rPr>
        </w:r>
        <w:r w:rsidR="005D4AF3">
          <w:rPr>
            <w:webHidden/>
          </w:rPr>
          <w:fldChar w:fldCharType="separate"/>
        </w:r>
        <w:r w:rsidR="005D4AF3">
          <w:rPr>
            <w:webHidden/>
          </w:rPr>
          <w:t>9</w:t>
        </w:r>
        <w:r w:rsidR="005D4AF3">
          <w:rPr>
            <w:webHidden/>
          </w:rPr>
          <w:fldChar w:fldCharType="end"/>
        </w:r>
      </w:hyperlink>
    </w:p>
    <w:p w14:paraId="683CB069" w14:textId="138A4B37" w:rsidR="005D4AF3" w:rsidRDefault="00000000">
      <w:pPr>
        <w:pStyle w:val="TOC1"/>
        <w:rPr>
          <w:rFonts w:asciiTheme="minorHAnsi" w:eastAsiaTheme="minorEastAsia" w:hAnsiTheme="minorHAnsi" w:cstheme="minorBidi"/>
          <w:bCs w:val="0"/>
          <w:color w:val="auto"/>
          <w:sz w:val="22"/>
          <w:szCs w:val="22"/>
        </w:rPr>
      </w:pPr>
      <w:hyperlink w:anchor="_Toc135391042" w:history="1">
        <w:r w:rsidR="005D4AF3" w:rsidRPr="0015109B">
          <w:rPr>
            <w:rStyle w:val="Hyperlink"/>
          </w:rPr>
          <w:t>Preference and values</w:t>
        </w:r>
        <w:r w:rsidR="005D4AF3">
          <w:rPr>
            <w:webHidden/>
          </w:rPr>
          <w:tab/>
        </w:r>
        <w:r w:rsidR="005D4AF3">
          <w:rPr>
            <w:webHidden/>
          </w:rPr>
          <w:fldChar w:fldCharType="begin"/>
        </w:r>
        <w:r w:rsidR="005D4AF3">
          <w:rPr>
            <w:webHidden/>
          </w:rPr>
          <w:instrText xml:space="preserve"> PAGEREF _Toc135391042 \h </w:instrText>
        </w:r>
        <w:r w:rsidR="005D4AF3">
          <w:rPr>
            <w:webHidden/>
          </w:rPr>
        </w:r>
        <w:r w:rsidR="005D4AF3">
          <w:rPr>
            <w:webHidden/>
          </w:rPr>
          <w:fldChar w:fldCharType="separate"/>
        </w:r>
        <w:r w:rsidR="005D4AF3">
          <w:rPr>
            <w:webHidden/>
          </w:rPr>
          <w:t>9</w:t>
        </w:r>
        <w:r w:rsidR="005D4AF3">
          <w:rPr>
            <w:webHidden/>
          </w:rPr>
          <w:fldChar w:fldCharType="end"/>
        </w:r>
      </w:hyperlink>
    </w:p>
    <w:p w14:paraId="7B488CE0" w14:textId="2822283F" w:rsidR="005D4AF3" w:rsidRDefault="00000000">
      <w:pPr>
        <w:pStyle w:val="TOC1"/>
        <w:rPr>
          <w:rFonts w:asciiTheme="minorHAnsi" w:eastAsiaTheme="minorEastAsia" w:hAnsiTheme="minorHAnsi" w:cstheme="minorBidi"/>
          <w:bCs w:val="0"/>
          <w:color w:val="auto"/>
          <w:sz w:val="22"/>
          <w:szCs w:val="22"/>
        </w:rPr>
      </w:pPr>
      <w:hyperlink w:anchor="_Toc135391043" w:history="1">
        <w:r w:rsidR="005D4AF3" w:rsidRPr="0015109B">
          <w:rPr>
            <w:rStyle w:val="Hyperlink"/>
          </w:rPr>
          <w:t>Additional information to be included in the Australian Immunisation Handbook</w:t>
        </w:r>
        <w:r w:rsidR="005D4AF3">
          <w:rPr>
            <w:webHidden/>
          </w:rPr>
          <w:tab/>
        </w:r>
        <w:r w:rsidR="005D4AF3">
          <w:rPr>
            <w:webHidden/>
          </w:rPr>
          <w:fldChar w:fldCharType="begin"/>
        </w:r>
        <w:r w:rsidR="005D4AF3">
          <w:rPr>
            <w:webHidden/>
          </w:rPr>
          <w:instrText xml:space="preserve"> PAGEREF _Toc135391043 \h </w:instrText>
        </w:r>
        <w:r w:rsidR="005D4AF3">
          <w:rPr>
            <w:webHidden/>
          </w:rPr>
        </w:r>
        <w:r w:rsidR="005D4AF3">
          <w:rPr>
            <w:webHidden/>
          </w:rPr>
          <w:fldChar w:fldCharType="separate"/>
        </w:r>
        <w:r w:rsidR="005D4AF3">
          <w:rPr>
            <w:webHidden/>
          </w:rPr>
          <w:t>9</w:t>
        </w:r>
        <w:r w:rsidR="005D4AF3">
          <w:rPr>
            <w:webHidden/>
          </w:rPr>
          <w:fldChar w:fldCharType="end"/>
        </w:r>
      </w:hyperlink>
    </w:p>
    <w:p w14:paraId="29515A53" w14:textId="0E38F83F" w:rsidR="005D4AF3" w:rsidRDefault="00000000">
      <w:pPr>
        <w:pStyle w:val="TOC1"/>
        <w:rPr>
          <w:rFonts w:asciiTheme="minorHAnsi" w:eastAsiaTheme="minorEastAsia" w:hAnsiTheme="minorHAnsi" w:cstheme="minorBidi"/>
          <w:bCs w:val="0"/>
          <w:color w:val="auto"/>
          <w:sz w:val="22"/>
          <w:szCs w:val="22"/>
        </w:rPr>
      </w:pPr>
      <w:hyperlink w:anchor="_Toc135391044" w:history="1">
        <w:r w:rsidR="005D4AF3" w:rsidRPr="0015109B">
          <w:rPr>
            <w:rStyle w:val="Hyperlink"/>
          </w:rPr>
          <w:t>Glossary</w:t>
        </w:r>
        <w:r w:rsidR="005D4AF3">
          <w:rPr>
            <w:webHidden/>
          </w:rPr>
          <w:tab/>
        </w:r>
        <w:r w:rsidR="005D4AF3">
          <w:rPr>
            <w:webHidden/>
          </w:rPr>
          <w:fldChar w:fldCharType="begin"/>
        </w:r>
        <w:r w:rsidR="005D4AF3">
          <w:rPr>
            <w:webHidden/>
          </w:rPr>
          <w:instrText xml:space="preserve"> PAGEREF _Toc135391044 \h </w:instrText>
        </w:r>
        <w:r w:rsidR="005D4AF3">
          <w:rPr>
            <w:webHidden/>
          </w:rPr>
        </w:r>
        <w:r w:rsidR="005D4AF3">
          <w:rPr>
            <w:webHidden/>
          </w:rPr>
          <w:fldChar w:fldCharType="separate"/>
        </w:r>
        <w:r w:rsidR="005D4AF3">
          <w:rPr>
            <w:webHidden/>
          </w:rPr>
          <w:t>9</w:t>
        </w:r>
        <w:r w:rsidR="005D4AF3">
          <w:rPr>
            <w:webHidden/>
          </w:rPr>
          <w:fldChar w:fldCharType="end"/>
        </w:r>
      </w:hyperlink>
    </w:p>
    <w:p w14:paraId="3102D9D3" w14:textId="6122D890" w:rsidR="005D4AF3" w:rsidRDefault="00000000">
      <w:pPr>
        <w:pStyle w:val="TOC1"/>
        <w:rPr>
          <w:rFonts w:asciiTheme="minorHAnsi" w:eastAsiaTheme="minorEastAsia" w:hAnsiTheme="minorHAnsi" w:cstheme="minorBidi"/>
          <w:bCs w:val="0"/>
          <w:color w:val="auto"/>
          <w:sz w:val="22"/>
          <w:szCs w:val="22"/>
        </w:rPr>
      </w:pPr>
      <w:hyperlink w:anchor="_Toc135391045" w:history="1">
        <w:r w:rsidR="005D4AF3" w:rsidRPr="0015109B">
          <w:rPr>
            <w:rStyle w:val="Hyperlink"/>
          </w:rPr>
          <w:t>References</w:t>
        </w:r>
        <w:r w:rsidR="005D4AF3">
          <w:rPr>
            <w:webHidden/>
          </w:rPr>
          <w:tab/>
        </w:r>
        <w:r w:rsidR="005D4AF3">
          <w:rPr>
            <w:webHidden/>
          </w:rPr>
          <w:fldChar w:fldCharType="begin"/>
        </w:r>
        <w:r w:rsidR="005D4AF3">
          <w:rPr>
            <w:webHidden/>
          </w:rPr>
          <w:instrText xml:space="preserve"> PAGEREF _Toc135391045 \h </w:instrText>
        </w:r>
        <w:r w:rsidR="005D4AF3">
          <w:rPr>
            <w:webHidden/>
          </w:rPr>
        </w:r>
        <w:r w:rsidR="005D4AF3">
          <w:rPr>
            <w:webHidden/>
          </w:rPr>
          <w:fldChar w:fldCharType="separate"/>
        </w:r>
        <w:r w:rsidR="005D4AF3">
          <w:rPr>
            <w:webHidden/>
          </w:rPr>
          <w:t>10</w:t>
        </w:r>
        <w:r w:rsidR="005D4AF3">
          <w:rPr>
            <w:webHidden/>
          </w:rPr>
          <w:fldChar w:fldCharType="end"/>
        </w:r>
      </w:hyperlink>
    </w:p>
    <w:p w14:paraId="294E03A7" w14:textId="556B4BEB" w:rsidR="00607400" w:rsidRPr="00607400" w:rsidRDefault="00607400" w:rsidP="00607400">
      <w:r>
        <w:fldChar w:fldCharType="end"/>
      </w:r>
    </w:p>
    <w:p w14:paraId="0E74C53F" w14:textId="77777777" w:rsidR="000B64E0" w:rsidRDefault="000B64E0">
      <w:pPr>
        <w:spacing w:after="0"/>
        <w:rPr>
          <w:rFonts w:cs="Arial"/>
          <w:b/>
          <w:bCs/>
          <w:iCs/>
          <w:sz w:val="28"/>
          <w:szCs w:val="28"/>
        </w:rPr>
      </w:pPr>
      <w:r>
        <w:br w:type="page"/>
      </w:r>
    </w:p>
    <w:p w14:paraId="74C574A6" w14:textId="3DAF7052" w:rsidR="003A0CC6" w:rsidRPr="007932BC" w:rsidRDefault="00D15C14" w:rsidP="003A0CC6">
      <w:pPr>
        <w:pStyle w:val="Heading2"/>
      </w:pPr>
      <w:bookmarkStart w:id="0" w:name="_Toc135391033"/>
      <w:r w:rsidRPr="007932BC">
        <w:lastRenderedPageBreak/>
        <w:t>Plain</w:t>
      </w:r>
      <w:r w:rsidR="00A55968" w:rsidRPr="007932BC">
        <w:t>-</w:t>
      </w:r>
      <w:r w:rsidRPr="007932BC">
        <w:t>language s</w:t>
      </w:r>
      <w:r w:rsidR="00BA3A5C" w:rsidRPr="007932BC">
        <w:t>ummary</w:t>
      </w:r>
      <w:bookmarkEnd w:id="0"/>
    </w:p>
    <w:p w14:paraId="2B1B129D" w14:textId="5937A269" w:rsidR="003810EA" w:rsidRPr="007932BC" w:rsidRDefault="002007A2" w:rsidP="00607400">
      <w:pPr>
        <w:pStyle w:val="NormalBeforeBullet"/>
      </w:pPr>
      <w:r w:rsidRPr="007932BC">
        <w:t>HPV (human papillomavirus) is a common virus that spread</w:t>
      </w:r>
      <w:r w:rsidR="00607400">
        <w:t>s</w:t>
      </w:r>
      <w:r w:rsidRPr="007932BC">
        <w:t xml:space="preserve"> through sexual contact. </w:t>
      </w:r>
      <w:r w:rsidR="007B6B07">
        <w:t xml:space="preserve">HPV </w:t>
      </w:r>
      <w:r w:rsidR="003810EA" w:rsidRPr="007932BC">
        <w:t xml:space="preserve">usually does not cause symptoms, but in </w:t>
      </w:r>
      <w:proofErr w:type="gramStart"/>
      <w:r w:rsidR="003810EA" w:rsidRPr="007932BC">
        <w:t>some</w:t>
      </w:r>
      <w:proofErr w:type="gramEnd"/>
      <w:r w:rsidR="003810EA" w:rsidRPr="007932BC">
        <w:t xml:space="preserve"> people, it can cause genital warts or </w:t>
      </w:r>
      <w:r w:rsidR="00181232">
        <w:t>skin warts</w:t>
      </w:r>
      <w:r w:rsidR="003810EA" w:rsidRPr="007932BC">
        <w:t>.</w:t>
      </w:r>
      <w:r w:rsidR="007B6B07">
        <w:t xml:space="preserve"> </w:t>
      </w:r>
      <w:r w:rsidR="003810EA" w:rsidRPr="007932BC">
        <w:t xml:space="preserve">HPV can </w:t>
      </w:r>
      <w:r w:rsidR="00181232">
        <w:t xml:space="preserve">also </w:t>
      </w:r>
      <w:r w:rsidR="003810EA" w:rsidRPr="007932BC">
        <w:t>cause</w:t>
      </w:r>
      <w:r w:rsidR="00181232">
        <w:t xml:space="preserve"> cancer, including</w:t>
      </w:r>
      <w:r w:rsidR="003810EA" w:rsidRPr="007932BC">
        <w:t>:</w:t>
      </w:r>
    </w:p>
    <w:p w14:paraId="6C9199B3" w14:textId="787270FE" w:rsidR="003810EA" w:rsidRDefault="003810EA" w:rsidP="00607400">
      <w:pPr>
        <w:pStyle w:val="Bullet"/>
      </w:pPr>
      <w:r w:rsidRPr="007932BC">
        <w:t>cervical cancer</w:t>
      </w:r>
      <w:r w:rsidR="003057C1" w:rsidRPr="007932BC">
        <w:t xml:space="preserve"> – </w:t>
      </w:r>
      <w:proofErr w:type="gramStart"/>
      <w:r w:rsidR="003057C1" w:rsidRPr="007932BC">
        <w:t>almost every</w:t>
      </w:r>
      <w:proofErr w:type="gramEnd"/>
      <w:r w:rsidR="003057C1" w:rsidRPr="007932BC">
        <w:t xml:space="preserve"> case of cervical cancer is caused by HPV</w:t>
      </w:r>
    </w:p>
    <w:p w14:paraId="1C0FB2A9" w14:textId="01E4064F" w:rsidR="00607400" w:rsidRDefault="00607400" w:rsidP="00607400">
      <w:pPr>
        <w:pStyle w:val="Bullet"/>
      </w:pPr>
      <w:r>
        <w:t>anal cancer</w:t>
      </w:r>
    </w:p>
    <w:p w14:paraId="62CB8C3B" w14:textId="48212FFA" w:rsidR="00607400" w:rsidRDefault="00607400" w:rsidP="00607400">
      <w:pPr>
        <w:pStyle w:val="Bullet"/>
      </w:pPr>
      <w:r>
        <w:t>vaginal cancer</w:t>
      </w:r>
    </w:p>
    <w:p w14:paraId="7F120257" w14:textId="00EE1C40" w:rsidR="00607400" w:rsidRDefault="00607400" w:rsidP="00607400">
      <w:pPr>
        <w:pStyle w:val="Bullet"/>
      </w:pPr>
      <w:r>
        <w:t>cancer of the vulva</w:t>
      </w:r>
    </w:p>
    <w:p w14:paraId="24D215CE" w14:textId="78247CF7" w:rsidR="00607400" w:rsidRDefault="00607400" w:rsidP="00607400">
      <w:pPr>
        <w:pStyle w:val="Bullet"/>
      </w:pPr>
      <w:r>
        <w:t>cancer of the penis</w:t>
      </w:r>
    </w:p>
    <w:p w14:paraId="313E52BA" w14:textId="0B6F5A4F" w:rsidR="00607400" w:rsidRPr="007932BC" w:rsidRDefault="00607400" w:rsidP="00607400">
      <w:pPr>
        <w:pStyle w:val="BulletLast"/>
      </w:pPr>
      <w:r>
        <w:t>cancer of the back of the mouth and throat (called oropharyngeal cancer).</w:t>
      </w:r>
    </w:p>
    <w:p w14:paraId="25F92563" w14:textId="7C1F9F42" w:rsidR="007B6B07" w:rsidRDefault="00607400" w:rsidP="002007A2">
      <w:r>
        <w:t xml:space="preserve">Before the HPV vaccine </w:t>
      </w:r>
      <w:proofErr w:type="gramStart"/>
      <w:r>
        <w:t>was introduced</w:t>
      </w:r>
      <w:proofErr w:type="gramEnd"/>
      <w:r>
        <w:t>, around 90% of people would be infected with HPV at some point in their life.</w:t>
      </w:r>
      <w:r w:rsidR="005D4AF3">
        <w:fldChar w:fldCharType="begin">
          <w:fldData xml:space="preserve">PEVuZE5vdGU+PENpdGU+PEF1dGhvcj5DaGVzc29uPC9BdXRob3I+PFllYXI+MjAxNDwvWWVhcj48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</w:fldData>
        </w:fldChar>
      </w:r>
      <w:r w:rsidR="005D4AF3">
        <w:instrText xml:space="preserve"> ADDIN EN.CITE </w:instrText>
      </w:r>
      <w:r w:rsidR="005D4AF3">
        <w:fldChar w:fldCharType="begin">
          <w:fldData xml:space="preserve">PEVuZE5vdGU+PENpdGU+PEF1dGhvcj5DaGVzc29uPC9BdXRob3I+PFllYXI+MjAxNDwvWWVhcj48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</w:fldData>
        </w:fldChar>
      </w:r>
      <w:r w:rsidR="005D4AF3">
        <w:instrText xml:space="preserve"> ADDIN EN.CITE.DATA </w:instrText>
      </w:r>
      <w:r w:rsidR="005D4AF3">
        <w:fldChar w:fldCharType="end"/>
      </w:r>
      <w:r w:rsidR="005D4AF3">
        <w:fldChar w:fldCharType="separate"/>
      </w:r>
      <w:r w:rsidR="005D4AF3" w:rsidRPr="005D4AF3">
        <w:rPr>
          <w:noProof/>
          <w:vertAlign w:val="superscript"/>
        </w:rPr>
        <w:t>1</w:t>
      </w:r>
      <w:r w:rsidR="005D4AF3">
        <w:fldChar w:fldCharType="end"/>
      </w:r>
    </w:p>
    <w:p w14:paraId="34BFAD29" w14:textId="16613212" w:rsidR="007B6B07" w:rsidRDefault="003810EA" w:rsidP="002007A2">
      <w:r w:rsidRPr="007932BC">
        <w:t xml:space="preserve">The HPV vaccine has </w:t>
      </w:r>
      <w:r w:rsidR="003057C1" w:rsidRPr="007932BC">
        <w:t xml:space="preserve">been </w:t>
      </w:r>
      <w:r w:rsidRPr="007932BC">
        <w:t>part of Australia’s National Immunisation Program since 2007. Adolescents aged 12–13 years can get the vaccine for free at their school</w:t>
      </w:r>
      <w:r w:rsidR="00A77ABD">
        <w:t xml:space="preserve"> or at their GP office</w:t>
      </w:r>
      <w:r w:rsidRPr="007932BC">
        <w:t xml:space="preserve">. </w:t>
      </w:r>
      <w:r w:rsidR="003057C1" w:rsidRPr="007932BC">
        <w:t xml:space="preserve">The vaccine is </w:t>
      </w:r>
      <w:proofErr w:type="gramStart"/>
      <w:r w:rsidR="003057C1" w:rsidRPr="007932BC">
        <w:t xml:space="preserve">very </w:t>
      </w:r>
      <w:r w:rsidR="00181232">
        <w:t>good</w:t>
      </w:r>
      <w:proofErr w:type="gramEnd"/>
      <w:r w:rsidR="003057C1" w:rsidRPr="007932BC">
        <w:t xml:space="preserve"> at stopping HPV infection. </w:t>
      </w:r>
      <w:r w:rsidR="007B6B07">
        <w:t xml:space="preserve">This </w:t>
      </w:r>
      <w:r w:rsidR="00FF1DCC">
        <w:t>means that</w:t>
      </w:r>
      <w:r w:rsidR="007B6B07">
        <w:t xml:space="preserve"> vaccinated people </w:t>
      </w:r>
      <w:r w:rsidR="00FF1DCC">
        <w:t>are much less likely to develop</w:t>
      </w:r>
      <w:r w:rsidR="007B6B07">
        <w:t xml:space="preserve"> </w:t>
      </w:r>
      <w:r w:rsidR="00181232">
        <w:t>the diseases</w:t>
      </w:r>
      <w:r w:rsidR="007B6B07">
        <w:t xml:space="preserve"> that are associated with HPV</w:t>
      </w:r>
      <w:r w:rsidR="5CADAA2E">
        <w:t xml:space="preserve"> </w:t>
      </w:r>
      <w:r w:rsidR="00C0772F">
        <w:t>infection</w:t>
      </w:r>
      <w:r w:rsidR="00181232">
        <w:t>, including cancer</w:t>
      </w:r>
      <w:r w:rsidR="007B6B07">
        <w:t>.</w:t>
      </w:r>
    </w:p>
    <w:p w14:paraId="186D7F82" w14:textId="77777777" w:rsidR="00FB77DD" w:rsidRDefault="00CE2EC4" w:rsidP="00D15C14">
      <w:r>
        <w:t xml:space="preserve">The recommendations for HPV vaccination are changing. Instead of </w:t>
      </w:r>
      <w:proofErr w:type="gramStart"/>
      <w:r>
        <w:t>2</w:t>
      </w:r>
      <w:proofErr w:type="gramEnd"/>
      <w:r>
        <w:t xml:space="preserve"> doses of </w:t>
      </w:r>
      <w:r w:rsidR="0048317F">
        <w:t>HPV</w:t>
      </w:r>
      <w:r>
        <w:t xml:space="preserve"> vaccine, most people </w:t>
      </w:r>
      <w:r w:rsidR="0048317F">
        <w:t>will now</w:t>
      </w:r>
      <w:r>
        <w:t xml:space="preserve"> have only 1 dose. This is because evidence shows that </w:t>
      </w:r>
      <w:proofErr w:type="gramStart"/>
      <w:r>
        <w:t>1</w:t>
      </w:r>
      <w:proofErr w:type="gramEnd"/>
      <w:r>
        <w:t xml:space="preserve"> dose is just as effective as 2 or 3 doses, and</w:t>
      </w:r>
      <w:r w:rsidR="0048317F">
        <w:t xml:space="preserve"> the protection lasts for a long time. </w:t>
      </w:r>
    </w:p>
    <w:p w14:paraId="604AA03A" w14:textId="0A423584" w:rsidR="002A5369" w:rsidRPr="007932BC" w:rsidRDefault="0048317F" w:rsidP="00D15C14">
      <w:r>
        <w:t>The</w:t>
      </w:r>
      <w:r w:rsidR="00FA4D54">
        <w:t xml:space="preserve"> </w:t>
      </w:r>
      <w:r w:rsidR="00A77ABD">
        <w:t xml:space="preserve">age range of </w:t>
      </w:r>
      <w:r>
        <w:t xml:space="preserve">people </w:t>
      </w:r>
      <w:r w:rsidR="000E1D6F">
        <w:t xml:space="preserve">recommended to receive HPV </w:t>
      </w:r>
      <w:r w:rsidR="00851787">
        <w:t>vaccination</w:t>
      </w:r>
      <w:r>
        <w:t xml:space="preserve"> is also</w:t>
      </w:r>
      <w:r w:rsidR="00E52915">
        <w:t xml:space="preserve"> changing</w:t>
      </w:r>
      <w:r w:rsidR="00DC20B7">
        <w:t xml:space="preserve">, </w:t>
      </w:r>
      <w:r w:rsidR="00A77ABD">
        <w:t xml:space="preserve">with the previous upper limit of </w:t>
      </w:r>
      <w:r>
        <w:t xml:space="preserve">19 years old </w:t>
      </w:r>
      <w:proofErr w:type="gramStart"/>
      <w:r w:rsidR="00A77ABD">
        <w:t>being removed</w:t>
      </w:r>
      <w:proofErr w:type="gramEnd"/>
      <w:r>
        <w:t xml:space="preserve">. </w:t>
      </w:r>
      <w:r w:rsidR="00A77ABD">
        <w:t>All adolescents and young adults aged 9</w:t>
      </w:r>
      <w:r w:rsidR="00A54765">
        <w:t>–25</w:t>
      </w:r>
      <w:r w:rsidR="00A77ABD">
        <w:t xml:space="preserve"> years </w:t>
      </w:r>
      <w:proofErr w:type="gramStart"/>
      <w:r w:rsidR="00A77ABD">
        <w:t>are now recommended</w:t>
      </w:r>
      <w:proofErr w:type="gramEnd"/>
      <w:r w:rsidR="00A77ABD">
        <w:t xml:space="preserve"> to receive HPV vaccination. P</w:t>
      </w:r>
      <w:r>
        <w:t xml:space="preserve">eople who might have missed their </w:t>
      </w:r>
      <w:r w:rsidR="008A5A4B">
        <w:t xml:space="preserve">HPV </w:t>
      </w:r>
      <w:r>
        <w:t xml:space="preserve">vaccination when they were at school </w:t>
      </w:r>
      <w:r w:rsidR="00BE1DF4">
        <w:t>can still have the vaccine for free</w:t>
      </w:r>
      <w:r w:rsidR="008A5A4B">
        <w:t xml:space="preserve"> up to the age of 25</w:t>
      </w:r>
      <w:r w:rsidR="00A54765">
        <w:t xml:space="preserve"> years</w:t>
      </w:r>
      <w:r>
        <w:t>.</w:t>
      </w:r>
      <w:r w:rsidR="00A77ABD">
        <w:t xml:space="preserve"> The recommendation that adults aged ≥26 years </w:t>
      </w:r>
      <w:proofErr w:type="gramStart"/>
      <w:r w:rsidR="00A77ABD">
        <w:t>are not routinely recommended</w:t>
      </w:r>
      <w:proofErr w:type="gramEnd"/>
      <w:r w:rsidR="00A77ABD">
        <w:t xml:space="preserve"> to receive HPV vaccine, but may receive it under some circumstances, is unchanged. </w:t>
      </w:r>
    </w:p>
    <w:p w14:paraId="451C2847" w14:textId="77777777" w:rsidR="000B64E0" w:rsidRDefault="000B64E0">
      <w:pPr>
        <w:spacing w:after="0"/>
        <w:rPr>
          <w:rFonts w:cs="Arial"/>
          <w:b/>
          <w:bCs/>
          <w:iCs/>
          <w:sz w:val="28"/>
          <w:szCs w:val="28"/>
        </w:rPr>
      </w:pPr>
      <w:r>
        <w:br w:type="page"/>
      </w:r>
    </w:p>
    <w:p w14:paraId="199F4A5A" w14:textId="30BFB1FE" w:rsidR="004B76E7" w:rsidRDefault="004B76E7" w:rsidP="004B76E7">
      <w:pPr>
        <w:pStyle w:val="Heading2"/>
      </w:pPr>
      <w:bookmarkStart w:id="1" w:name="_Toc135391034"/>
      <w:r w:rsidRPr="007932BC">
        <w:lastRenderedPageBreak/>
        <w:t>Summary of revised recommendations</w:t>
      </w:r>
      <w:bookmarkEnd w:id="1"/>
    </w:p>
    <w:p w14:paraId="52AFD411" w14:textId="1231268A" w:rsidR="00CE2EC4" w:rsidRDefault="00CE2EC4" w:rsidP="00CE2EC4">
      <w:pPr>
        <w:pStyle w:val="NormalBeforeBullet"/>
      </w:pPr>
      <w:r>
        <w:t>The key changes to HPV vaccine recommendations are:</w:t>
      </w:r>
    </w:p>
    <w:p w14:paraId="7775A256" w14:textId="2B0566B4" w:rsidR="00CE2EC4" w:rsidRPr="007932BC" w:rsidRDefault="00CE2EC4" w:rsidP="00CE2EC4">
      <w:pPr>
        <w:pStyle w:val="Bullet"/>
      </w:pPr>
      <w:r w:rsidRPr="007932BC">
        <w:t xml:space="preserve">the recommended vaccination schedule has changed from </w:t>
      </w:r>
      <w:proofErr w:type="gramStart"/>
      <w:r w:rsidRPr="007932BC">
        <w:t>2</w:t>
      </w:r>
      <w:proofErr w:type="gramEnd"/>
      <w:r w:rsidRPr="007932BC">
        <w:t xml:space="preserve"> doses to 1 dose for </w:t>
      </w:r>
      <w:r w:rsidR="009F3F5F">
        <w:t xml:space="preserve">all </w:t>
      </w:r>
      <w:r w:rsidRPr="007932BC">
        <w:t>immunocompetent people</w:t>
      </w:r>
      <w:r w:rsidR="00CD0FBF">
        <w:t xml:space="preserve"> aged </w:t>
      </w:r>
      <w:r w:rsidR="009F3F5F">
        <w:t>9</w:t>
      </w:r>
      <w:r w:rsidR="00822293">
        <w:t>–</w:t>
      </w:r>
      <w:r w:rsidR="00CD0FBF">
        <w:t>25 years</w:t>
      </w:r>
    </w:p>
    <w:p w14:paraId="76E1C4B6" w14:textId="21477661" w:rsidR="00CE2EC4" w:rsidRPr="007932BC" w:rsidRDefault="00CE2EC4" w:rsidP="00CE2EC4">
      <w:pPr>
        <w:pStyle w:val="BulletLast"/>
      </w:pPr>
      <w:r w:rsidRPr="007932BC">
        <w:t xml:space="preserve">the age range for </w:t>
      </w:r>
      <w:r w:rsidR="00C0772F">
        <w:t xml:space="preserve">funded </w:t>
      </w:r>
      <w:r w:rsidRPr="007932BC">
        <w:t>vaccination has changed from 9–18 years to 9–25 years</w:t>
      </w:r>
      <w:r>
        <w:t>.</w:t>
      </w:r>
    </w:p>
    <w:p w14:paraId="77DB46DA" w14:textId="35410EAE" w:rsidR="001C1FF9" w:rsidRPr="007932BC" w:rsidRDefault="001C1FF9" w:rsidP="001C1FF9">
      <w:pPr>
        <w:pStyle w:val="BoxHeading"/>
      </w:pPr>
      <w:r w:rsidRPr="007932BC">
        <w:t>Updated recommendation</w:t>
      </w:r>
    </w:p>
    <w:p w14:paraId="51949670" w14:textId="4E756F92" w:rsidR="001C1FF9" w:rsidRDefault="001C1FF9" w:rsidP="001C1FF9">
      <w:pPr>
        <w:pStyle w:val="BoxBullet"/>
      </w:pPr>
      <w:bookmarkStart w:id="2" w:name="_Hlk134532110"/>
      <w:r w:rsidRPr="007932BC">
        <w:t>Adolescents and young adults are recommended to receive 9vHPV vaccine from 9 years of age</w:t>
      </w:r>
      <w:bookmarkEnd w:id="2"/>
      <w:r w:rsidRPr="007932BC">
        <w:t>.</w:t>
      </w:r>
      <w:r w:rsidR="00FB0F81">
        <w:br/>
      </w:r>
      <w:r w:rsidR="00CD0FBF" w:rsidRPr="00282973">
        <w:rPr>
          <w:i/>
          <w:iCs/>
        </w:rPr>
        <w:t>People aged 9–25 years are</w:t>
      </w:r>
      <w:r w:rsidR="00FB77DD">
        <w:rPr>
          <w:i/>
          <w:iCs/>
        </w:rPr>
        <w:t xml:space="preserve"> now</w:t>
      </w:r>
      <w:r w:rsidR="00CD0FBF" w:rsidRPr="00282973">
        <w:rPr>
          <w:i/>
          <w:iCs/>
        </w:rPr>
        <w:t xml:space="preserve"> recommended to receive </w:t>
      </w:r>
      <w:proofErr w:type="gramStart"/>
      <w:r w:rsidR="00CD0FBF" w:rsidRPr="00282973">
        <w:rPr>
          <w:i/>
          <w:iCs/>
        </w:rPr>
        <w:t>1</w:t>
      </w:r>
      <w:proofErr w:type="gramEnd"/>
      <w:r w:rsidR="00CD0FBF" w:rsidRPr="00282973">
        <w:rPr>
          <w:i/>
          <w:iCs/>
        </w:rPr>
        <w:t xml:space="preserve"> dose of 9vHPV vaccine.</w:t>
      </w:r>
      <w:r w:rsidR="00CD0FBF">
        <w:t xml:space="preserve"> </w:t>
      </w:r>
    </w:p>
    <w:p w14:paraId="31C22DC2" w14:textId="0490275E" w:rsidR="00FB0F81" w:rsidRPr="007932BC" w:rsidRDefault="00FB0F81" w:rsidP="00FB0F81">
      <w:pPr>
        <w:pStyle w:val="BoxHeading"/>
      </w:pPr>
      <w:r>
        <w:t xml:space="preserve">Recommendations with minor changes to </w:t>
      </w:r>
      <w:r w:rsidR="00A77ABD">
        <w:t xml:space="preserve">updated information or to </w:t>
      </w:r>
      <w:r>
        <w:t>align with the updated recommendation</w:t>
      </w:r>
    </w:p>
    <w:p w14:paraId="5CF85420" w14:textId="3FD8D6B3" w:rsidR="00CD0FBF" w:rsidRDefault="001C1FF9" w:rsidP="00FB0F81">
      <w:pPr>
        <w:pStyle w:val="BoxBullet"/>
      </w:pPr>
      <w:r w:rsidRPr="007932BC">
        <w:t xml:space="preserve">Adults aged ≥26 years </w:t>
      </w:r>
      <w:proofErr w:type="gramStart"/>
      <w:r w:rsidRPr="007932BC">
        <w:t>are not</w:t>
      </w:r>
      <w:r w:rsidR="00851787">
        <w:t xml:space="preserve"> </w:t>
      </w:r>
      <w:r w:rsidRPr="007932BC">
        <w:t>recommended</w:t>
      </w:r>
      <w:proofErr w:type="gramEnd"/>
      <w:r w:rsidRPr="007932BC">
        <w:t xml:space="preserve"> to receive HPV vaccine.</w:t>
      </w:r>
      <w:r w:rsidR="00FB0F81">
        <w:br/>
      </w:r>
      <w:r w:rsidR="00FB77DD">
        <w:rPr>
          <w:i/>
          <w:iCs/>
        </w:rPr>
        <w:t>Changed</w:t>
      </w:r>
      <w:r w:rsidR="00FB0F81" w:rsidRPr="00282973">
        <w:rPr>
          <w:i/>
          <w:iCs/>
        </w:rPr>
        <w:t xml:space="preserve"> to increase the </w:t>
      </w:r>
      <w:r w:rsidR="00282973" w:rsidRPr="00282973">
        <w:rPr>
          <w:i/>
          <w:iCs/>
        </w:rPr>
        <w:t>age threshold</w:t>
      </w:r>
      <w:r w:rsidR="00FB0F81" w:rsidRPr="00282973">
        <w:rPr>
          <w:i/>
          <w:iCs/>
        </w:rPr>
        <w:t xml:space="preserve"> </w:t>
      </w:r>
      <w:r w:rsidR="00282973" w:rsidRPr="00282973">
        <w:rPr>
          <w:i/>
          <w:iCs/>
        </w:rPr>
        <w:t xml:space="preserve">for vaccination </w:t>
      </w:r>
      <w:r w:rsidR="00FB0F81" w:rsidRPr="00282973">
        <w:rPr>
          <w:i/>
          <w:iCs/>
        </w:rPr>
        <w:t>from 18</w:t>
      </w:r>
      <w:r w:rsidR="00282973" w:rsidRPr="00282973">
        <w:rPr>
          <w:i/>
          <w:iCs/>
        </w:rPr>
        <w:t> </w:t>
      </w:r>
      <w:r w:rsidR="00FB0F81" w:rsidRPr="00282973">
        <w:rPr>
          <w:i/>
          <w:iCs/>
        </w:rPr>
        <w:t>years to 25 years.</w:t>
      </w:r>
    </w:p>
    <w:p w14:paraId="2F5FD34C" w14:textId="56DAA1EA" w:rsidR="001C1FF9" w:rsidRPr="007932BC" w:rsidRDefault="001C1FF9" w:rsidP="001C1FF9">
      <w:pPr>
        <w:pStyle w:val="BoxBullet"/>
      </w:pPr>
      <w:r w:rsidRPr="007932BC">
        <w:t xml:space="preserve">People with severely immunocompromising conditions are recommended to receive </w:t>
      </w:r>
      <w:proofErr w:type="gramStart"/>
      <w:r w:rsidRPr="007932BC">
        <w:t>3</w:t>
      </w:r>
      <w:proofErr w:type="gramEnd"/>
      <w:r w:rsidRPr="007932BC">
        <w:t xml:space="preserve"> doses of HPV vaccine.</w:t>
      </w:r>
      <w:r w:rsidR="00282973">
        <w:br/>
      </w:r>
      <w:r w:rsidR="00282973">
        <w:rPr>
          <w:i/>
          <w:iCs/>
        </w:rPr>
        <w:t>S</w:t>
      </w:r>
      <w:r w:rsidR="00282973" w:rsidRPr="00282973">
        <w:rPr>
          <w:i/>
          <w:iCs/>
        </w:rPr>
        <w:t xml:space="preserve">upporting information </w:t>
      </w:r>
      <w:r w:rsidR="00FB77DD">
        <w:rPr>
          <w:i/>
          <w:iCs/>
        </w:rPr>
        <w:t>changed</w:t>
      </w:r>
      <w:r w:rsidR="00282973" w:rsidRPr="00282973">
        <w:rPr>
          <w:i/>
          <w:iCs/>
        </w:rPr>
        <w:t xml:space="preserve"> to align the recommended vaccination schedule </w:t>
      </w:r>
    </w:p>
    <w:p w14:paraId="468BA66D" w14:textId="530493EC" w:rsidR="001C1FF9" w:rsidRPr="007932BC" w:rsidRDefault="00D27C71" w:rsidP="001C1FF9">
      <w:pPr>
        <w:pStyle w:val="BoxBullet"/>
      </w:pPr>
      <w:r>
        <w:rPr>
          <w:rStyle w:val="normaltextrun"/>
          <w:szCs w:val="22"/>
          <w:shd w:val="clear" w:color="auto" w:fill="FFFFFF"/>
        </w:rPr>
        <w:t xml:space="preserve">Men who have sex with men </w:t>
      </w:r>
      <w:r>
        <w:rPr>
          <w:rStyle w:val="normaltextrun"/>
          <w:strike/>
          <w:color w:val="881798"/>
          <w:szCs w:val="22"/>
          <w:shd w:val="clear" w:color="auto" w:fill="FFFFFF"/>
        </w:rPr>
        <w:t xml:space="preserve">of any age </w:t>
      </w:r>
      <w:proofErr w:type="gramStart"/>
      <w:r>
        <w:rPr>
          <w:rStyle w:val="normaltextrun"/>
          <w:szCs w:val="22"/>
          <w:shd w:val="clear" w:color="auto" w:fill="FFFFFF"/>
        </w:rPr>
        <w:t>are recommended</w:t>
      </w:r>
      <w:proofErr w:type="gramEnd"/>
      <w:r>
        <w:rPr>
          <w:rStyle w:val="normaltextrun"/>
          <w:szCs w:val="22"/>
          <w:shd w:val="clear" w:color="auto" w:fill="FFFFFF"/>
        </w:rPr>
        <w:t xml:space="preserve"> to receive HPV vaccine</w:t>
      </w:r>
      <w:r>
        <w:rPr>
          <w:rStyle w:val="normaltextrun"/>
          <w:color w:val="881798"/>
          <w:szCs w:val="22"/>
          <w:u w:val="single"/>
          <w:shd w:val="clear" w:color="auto" w:fill="FFFFFF"/>
        </w:rPr>
        <w:t xml:space="preserve"> at any age</w:t>
      </w:r>
      <w:r>
        <w:rPr>
          <w:rStyle w:val="normaltextrun"/>
          <w:szCs w:val="22"/>
          <w:shd w:val="clear" w:color="auto" w:fill="FFFFFF"/>
        </w:rPr>
        <w:t>.</w:t>
      </w:r>
      <w:r w:rsidR="00282973">
        <w:br/>
      </w:r>
      <w:r w:rsidR="00282973">
        <w:rPr>
          <w:i/>
          <w:iCs/>
        </w:rPr>
        <w:t>S</w:t>
      </w:r>
      <w:r w:rsidR="00282973" w:rsidRPr="00282973">
        <w:rPr>
          <w:i/>
          <w:iCs/>
        </w:rPr>
        <w:t xml:space="preserve">upporting information </w:t>
      </w:r>
      <w:r w:rsidR="00FB77DD">
        <w:rPr>
          <w:i/>
          <w:iCs/>
        </w:rPr>
        <w:t>changed</w:t>
      </w:r>
      <w:r w:rsidR="00282973" w:rsidRPr="00282973">
        <w:rPr>
          <w:i/>
          <w:iCs/>
        </w:rPr>
        <w:t xml:space="preserve"> to clarify that</w:t>
      </w:r>
      <w:r w:rsidR="00282973">
        <w:rPr>
          <w:i/>
          <w:iCs/>
        </w:rPr>
        <w:t xml:space="preserve"> </w:t>
      </w:r>
      <w:r w:rsidR="00FB77DD">
        <w:rPr>
          <w:i/>
          <w:iCs/>
        </w:rPr>
        <w:t>men who have sex with men</w:t>
      </w:r>
      <w:r w:rsidR="00282973">
        <w:rPr>
          <w:i/>
          <w:iCs/>
        </w:rPr>
        <w:t xml:space="preserve"> can be vaccinated at any age.</w:t>
      </w:r>
    </w:p>
    <w:p w14:paraId="70E6ADF3" w14:textId="6C0B1A93" w:rsidR="001C1FF9" w:rsidRPr="007932BC" w:rsidRDefault="001C1FF9" w:rsidP="001C1FF9">
      <w:pPr>
        <w:pStyle w:val="BoxHeading"/>
      </w:pPr>
      <w:r w:rsidRPr="007932BC">
        <w:t>Deleted recommendation</w:t>
      </w:r>
    </w:p>
    <w:p w14:paraId="2E5C6DF0" w14:textId="7F491021" w:rsidR="001C1FF9" w:rsidRPr="007932BC" w:rsidRDefault="001C1FF9" w:rsidP="001C1FF9">
      <w:pPr>
        <w:pStyle w:val="BoxBullet"/>
      </w:pPr>
      <w:bookmarkStart w:id="3" w:name="_Hlk134532204"/>
      <w:r w:rsidRPr="007932BC">
        <w:t xml:space="preserve">Women who have received HPV vaccine </w:t>
      </w:r>
      <w:proofErr w:type="gramStart"/>
      <w:r w:rsidRPr="007932BC">
        <w:t>are recommended</w:t>
      </w:r>
      <w:proofErr w:type="gramEnd"/>
      <w:r w:rsidRPr="007932BC">
        <w:t xml:space="preserve"> to undergo cervical screening according to current guidelines</w:t>
      </w:r>
      <w:bookmarkEnd w:id="3"/>
      <w:r w:rsidRPr="007932BC">
        <w:t>.</w:t>
      </w:r>
      <w:r w:rsidR="00FB0F81">
        <w:br/>
      </w:r>
      <w:r w:rsidR="00282973">
        <w:rPr>
          <w:i/>
          <w:iCs/>
        </w:rPr>
        <w:t>I</w:t>
      </w:r>
      <w:r w:rsidR="00FB0F81" w:rsidRPr="00282973">
        <w:rPr>
          <w:i/>
          <w:iCs/>
        </w:rPr>
        <w:t>nformation incorporated into the updated recommendation.</w:t>
      </w:r>
    </w:p>
    <w:p w14:paraId="56454474" w14:textId="69C95D86" w:rsidR="00D15C14" w:rsidRPr="007932BC" w:rsidRDefault="00D15C14" w:rsidP="00D15C14">
      <w:pPr>
        <w:pStyle w:val="Heading2"/>
      </w:pPr>
      <w:bookmarkStart w:id="4" w:name="_Toc135391035"/>
      <w:r w:rsidRPr="007932BC">
        <w:t>Background</w:t>
      </w:r>
      <w:r w:rsidR="00607400">
        <w:t xml:space="preserve"> and rationale</w:t>
      </w:r>
      <w:bookmarkEnd w:id="4"/>
    </w:p>
    <w:p w14:paraId="5618E9D5" w14:textId="712489AB" w:rsidR="00BA3A5C" w:rsidRPr="007932BC" w:rsidRDefault="00BA3A5C" w:rsidP="00BA3A5C">
      <w:r w:rsidRPr="007932BC">
        <w:t>The Australian Technical Advisory</w:t>
      </w:r>
      <w:r w:rsidR="00934A15" w:rsidRPr="007932BC">
        <w:t xml:space="preserve"> Group on Immunisation (ATAGI) </w:t>
      </w:r>
      <w:r w:rsidRPr="007932BC">
        <w:t>advises the Australian Government on clinical recommendations for vaccinations</w:t>
      </w:r>
      <w:r w:rsidR="00934A15" w:rsidRPr="007932BC">
        <w:t>. ATAGI</w:t>
      </w:r>
      <w:r w:rsidRPr="007932BC">
        <w:t xml:space="preserve"> is proposing changes to the recommendations for the use of </w:t>
      </w:r>
      <w:r w:rsidR="00F21ABE" w:rsidRPr="007932BC">
        <w:t>HPV</w:t>
      </w:r>
      <w:r w:rsidRPr="007932BC">
        <w:t xml:space="preserve"> vaccines.</w:t>
      </w:r>
    </w:p>
    <w:p w14:paraId="14CF6F04" w14:textId="0B975930" w:rsidR="00BA3A5C" w:rsidRPr="007932BC" w:rsidRDefault="00BA3A5C" w:rsidP="00BA3A5C">
      <w:r w:rsidRPr="007932BC">
        <w:t xml:space="preserve">The proposed changes reflect the current best clinical practice to prevent </w:t>
      </w:r>
      <w:r w:rsidR="00F21ABE" w:rsidRPr="007932BC">
        <w:t xml:space="preserve">HPV-associated </w:t>
      </w:r>
      <w:r w:rsidR="00A850EA">
        <w:t>disease</w:t>
      </w:r>
      <w:r w:rsidR="00F21ABE" w:rsidRPr="007932BC">
        <w:t>, including cervical cancer</w:t>
      </w:r>
      <w:r w:rsidR="00A77ABD">
        <w:t xml:space="preserve"> and other anogenital and oropharyngeal cancers caused by HPV</w:t>
      </w:r>
      <w:r w:rsidR="00934A15" w:rsidRPr="007932BC">
        <w:t>.</w:t>
      </w:r>
      <w:r w:rsidRPr="007932BC">
        <w:t xml:space="preserve"> </w:t>
      </w:r>
      <w:r w:rsidR="008A75A2" w:rsidRPr="007932BC">
        <w:t>The revised recommendations</w:t>
      </w:r>
      <w:r w:rsidRPr="007932BC">
        <w:t xml:space="preserve"> </w:t>
      </w:r>
      <w:r w:rsidR="00B152AD" w:rsidRPr="007932BC">
        <w:t>are</w:t>
      </w:r>
      <w:r w:rsidRPr="007932BC">
        <w:t xml:space="preserve"> published</w:t>
      </w:r>
      <w:r w:rsidR="00FC7C99" w:rsidRPr="007932BC">
        <w:t xml:space="preserve"> online</w:t>
      </w:r>
      <w:r w:rsidRPr="007932BC">
        <w:t xml:space="preserve"> in </w:t>
      </w:r>
      <w:r w:rsidR="00F930AB" w:rsidRPr="007932BC">
        <w:t>t</w:t>
      </w:r>
      <w:r w:rsidRPr="007932BC">
        <w:t xml:space="preserve">he </w:t>
      </w:r>
      <w:hyperlink r:id="rId11" w:history="1">
        <w:r w:rsidRPr="007932BC">
          <w:rPr>
            <w:rStyle w:val="Hyperlink"/>
          </w:rPr>
          <w:t>Australian Immunisation Handbook</w:t>
        </w:r>
      </w:hyperlink>
      <w:r w:rsidR="00A850EA" w:rsidRPr="00A850EA">
        <w:t xml:space="preserve"> (the Handbook)</w:t>
      </w:r>
      <w:r w:rsidR="00F930AB" w:rsidRPr="00A850EA">
        <w:t>.</w:t>
      </w:r>
      <w:r w:rsidR="00E22546" w:rsidRPr="007932BC">
        <w:t xml:space="preserve"> Information relating to the GRADE (Grading of Recommendations, Assessment, Development and Evaluations) assessment </w:t>
      </w:r>
      <w:proofErr w:type="gramStart"/>
      <w:r w:rsidR="00E22546" w:rsidRPr="007932BC">
        <w:t>is published</w:t>
      </w:r>
      <w:proofErr w:type="gramEnd"/>
      <w:r w:rsidR="00E22546" w:rsidRPr="007932BC">
        <w:t xml:space="preserve"> on the </w:t>
      </w:r>
      <w:r w:rsidR="00E22546" w:rsidRPr="007932BC">
        <w:rPr>
          <w:rStyle w:val="Hyperlink"/>
        </w:rPr>
        <w:t>National Centre for Immunisation Research and Surveillance (NCIRS) website</w:t>
      </w:r>
      <w:r w:rsidR="00E22546" w:rsidRPr="007932BC">
        <w:t>.</w:t>
      </w:r>
    </w:p>
    <w:p w14:paraId="1634406C" w14:textId="3464D994" w:rsidR="00F21ABE" w:rsidRPr="007932BC" w:rsidRDefault="00F21ABE" w:rsidP="00F21ABE">
      <w:pPr>
        <w:pStyle w:val="BoxName"/>
      </w:pPr>
      <w:r w:rsidRPr="007932BC">
        <w:t>Important note</w:t>
      </w:r>
      <w:r w:rsidR="00DD2727">
        <w:t xml:space="preserve"> about th</w:t>
      </w:r>
      <w:r w:rsidR="00C22D8C">
        <w:t>is public consultation</w:t>
      </w:r>
    </w:p>
    <w:p w14:paraId="6C1D9007" w14:textId="133AEA25" w:rsidR="00F21ABE" w:rsidRPr="007932BC" w:rsidRDefault="00F21ABE" w:rsidP="00F21ABE">
      <w:pPr>
        <w:pStyle w:val="BoxText"/>
      </w:pPr>
      <w:r>
        <w:t xml:space="preserve">The </w:t>
      </w:r>
      <w:hyperlink r:id="rId12">
        <w:r w:rsidRPr="4BB9A666">
          <w:rPr>
            <w:rStyle w:val="Hyperlink"/>
          </w:rPr>
          <w:t>HPV chapter in the Handbook</w:t>
        </w:r>
      </w:hyperlink>
      <w:r>
        <w:t xml:space="preserve"> was updated on 30 January 2023 to incorporate the changes in this document. </w:t>
      </w:r>
      <w:r w:rsidR="00F114B8" w:rsidRPr="007932BC">
        <w:t xml:space="preserve">This </w:t>
      </w:r>
      <w:r w:rsidR="00282973">
        <w:t>was to enable</w:t>
      </w:r>
      <w:r w:rsidR="00F114B8" w:rsidRPr="007932BC">
        <w:t xml:space="preserve"> </w:t>
      </w:r>
      <w:r w:rsidR="00B152AD" w:rsidRPr="007932BC">
        <w:t>a</w:t>
      </w:r>
      <w:r w:rsidR="00F114B8" w:rsidRPr="007932BC">
        <w:t xml:space="preserve"> 1-dose schedule</w:t>
      </w:r>
      <w:r w:rsidR="005148F7" w:rsidRPr="007932BC">
        <w:t xml:space="preserve"> for HPV vaccin</w:t>
      </w:r>
      <w:r w:rsidR="00282973">
        <w:t>ation</w:t>
      </w:r>
      <w:r w:rsidR="00B152AD" w:rsidRPr="007932BC">
        <w:t xml:space="preserve"> </w:t>
      </w:r>
      <w:r w:rsidR="00282973">
        <w:t xml:space="preserve">to </w:t>
      </w:r>
      <w:proofErr w:type="gramStart"/>
      <w:r w:rsidR="00282973">
        <w:t>be</w:t>
      </w:r>
      <w:r w:rsidR="00282973" w:rsidRPr="007932BC">
        <w:t xml:space="preserve"> </w:t>
      </w:r>
      <w:r w:rsidR="00B152AD" w:rsidRPr="007932BC">
        <w:t>implemented</w:t>
      </w:r>
      <w:proofErr w:type="gramEnd"/>
      <w:r w:rsidR="00F114B8" w:rsidRPr="007932BC">
        <w:t xml:space="preserve"> </w:t>
      </w:r>
      <w:r w:rsidR="00282973">
        <w:t>in time</w:t>
      </w:r>
      <w:r w:rsidR="00A850EA">
        <w:t xml:space="preserve"> for the</w:t>
      </w:r>
      <w:r w:rsidR="00F114B8" w:rsidRPr="007932BC">
        <w:t xml:space="preserve"> 2023 school year. Comments </w:t>
      </w:r>
      <w:r w:rsidR="005148F7" w:rsidRPr="007932BC">
        <w:t>received during</w:t>
      </w:r>
      <w:r w:rsidR="00F114B8" w:rsidRPr="007932BC">
        <w:t xml:space="preserve"> this public consultation will still </w:t>
      </w:r>
      <w:proofErr w:type="gramStart"/>
      <w:r w:rsidR="00F114B8" w:rsidRPr="007932BC">
        <w:t>be considered</w:t>
      </w:r>
      <w:proofErr w:type="gramEnd"/>
      <w:r w:rsidR="00F114B8" w:rsidRPr="007932BC">
        <w:t>, and any relevant changes will be made to the published version of the HPV chapter.</w:t>
      </w:r>
    </w:p>
    <w:p w14:paraId="724C2C85" w14:textId="1AB314D5" w:rsidR="00350E89" w:rsidRDefault="00350E89" w:rsidP="00350E89">
      <w:pPr>
        <w:pStyle w:val="Heading3"/>
      </w:pPr>
      <w:r>
        <w:lastRenderedPageBreak/>
        <w:t xml:space="preserve">HPV and associated </w:t>
      </w:r>
      <w:r w:rsidR="00FF1DCC">
        <w:t>disease</w:t>
      </w:r>
    </w:p>
    <w:p w14:paraId="31D401A1" w14:textId="53D1B093" w:rsidR="00FF1DCC" w:rsidRPr="00FF1DCC" w:rsidRDefault="00FF1DCC" w:rsidP="00FF1DCC">
      <w:r>
        <w:t xml:space="preserve">HPV infection is often subclinical, but it can cause genital warts, cutaneous </w:t>
      </w:r>
      <w:proofErr w:type="gramStart"/>
      <w:r>
        <w:t>warts</w:t>
      </w:r>
      <w:proofErr w:type="gramEnd"/>
      <w:r>
        <w:t xml:space="preserve"> and respiratory papillomatosis. People with persistent HPV infection are at risk of developing HPV-associated cancer, including a range of anogenital cancers and oropharyngeal cancer.</w:t>
      </w:r>
    </w:p>
    <w:p w14:paraId="087CCDFA" w14:textId="53B217E9" w:rsidR="00DD2727" w:rsidRDefault="00350E89" w:rsidP="00350E89">
      <w:pPr>
        <w:pStyle w:val="Heading3"/>
      </w:pPr>
      <w:r>
        <w:t>HPV vaccines and the National Immunisation Program</w:t>
      </w:r>
    </w:p>
    <w:p w14:paraId="73E315C0" w14:textId="0F0D9281" w:rsidR="00150495" w:rsidRDefault="00150495" w:rsidP="00812B83">
      <w:pPr>
        <w:pStyle w:val="NormalBeforeBullet"/>
      </w:pPr>
      <w:r>
        <w:t>Three HPV vaccines have been available in Australia:</w:t>
      </w:r>
    </w:p>
    <w:p w14:paraId="084940F0" w14:textId="2CC5878A" w:rsidR="00150495" w:rsidRDefault="00150495" w:rsidP="00150495">
      <w:pPr>
        <w:pStyle w:val="Bullet"/>
      </w:pPr>
      <w:r>
        <w:t>2vHPV vaccine (Cervarix)</w:t>
      </w:r>
    </w:p>
    <w:p w14:paraId="20526400" w14:textId="60865889" w:rsidR="00150495" w:rsidRDefault="00150495" w:rsidP="00150495">
      <w:pPr>
        <w:pStyle w:val="Bullet"/>
      </w:pPr>
      <w:r>
        <w:t>4vHPV vaccine (Gardasil)</w:t>
      </w:r>
    </w:p>
    <w:p w14:paraId="0E9E5EFF" w14:textId="2C71121F" w:rsidR="00150495" w:rsidRDefault="00150495" w:rsidP="00150495">
      <w:pPr>
        <w:pStyle w:val="BulletLast"/>
      </w:pPr>
      <w:r>
        <w:t>9vHPV vaccine (Gardasil 9).</w:t>
      </w:r>
    </w:p>
    <w:p w14:paraId="73C6F790" w14:textId="6D15B9AA" w:rsidR="00150495" w:rsidRDefault="00150495" w:rsidP="003057C1">
      <w:r>
        <w:t xml:space="preserve">Australia’s National Immunisation Program (NIP) </w:t>
      </w:r>
      <w:r w:rsidR="007E72B8">
        <w:t xml:space="preserve">now </w:t>
      </w:r>
      <w:r>
        <w:t>uses Gardasil</w:t>
      </w:r>
      <w:r w:rsidR="00851787">
        <w:t xml:space="preserve"> 9</w:t>
      </w:r>
      <w:r w:rsidR="00812B83">
        <w:t xml:space="preserve">. In 2007, 4vHPV vaccine </w:t>
      </w:r>
      <w:proofErr w:type="gramStart"/>
      <w:r w:rsidR="00812B83">
        <w:t>was introduced</w:t>
      </w:r>
      <w:proofErr w:type="gramEnd"/>
      <w:r w:rsidR="00812B83">
        <w:t xml:space="preserve"> </w:t>
      </w:r>
      <w:r w:rsidR="00FF1DCC">
        <w:t xml:space="preserve">to the NIP </w:t>
      </w:r>
      <w:r w:rsidR="00812B83">
        <w:t xml:space="preserve">in a 3-dose schedule </w:t>
      </w:r>
      <w:r w:rsidR="00FF1DCC">
        <w:t>for</w:t>
      </w:r>
      <w:r w:rsidR="00812B83">
        <w:t xml:space="preserve"> females aged 12–13 years through a school-based program. In 2013, this program </w:t>
      </w:r>
      <w:proofErr w:type="gramStart"/>
      <w:r w:rsidR="00812B83">
        <w:t>was extended</w:t>
      </w:r>
      <w:proofErr w:type="gramEnd"/>
      <w:r w:rsidR="00812B83">
        <w:t xml:space="preserve"> to include males of the same age. In 2018, 4vHPV vaccine </w:t>
      </w:r>
      <w:proofErr w:type="gramStart"/>
      <w:r w:rsidR="00812B83">
        <w:t>was replaced</w:t>
      </w:r>
      <w:proofErr w:type="gramEnd"/>
      <w:r w:rsidR="00812B83">
        <w:t xml:space="preserve"> by 9vHPV vaccine in a 2-dose schedule</w:t>
      </w:r>
      <w:r w:rsidR="001244F0">
        <w:t>, as it provides protection against the four HPV types in the 4vHPV vaccine and an additional five HPV types</w:t>
      </w:r>
      <w:r w:rsidR="00812B83">
        <w:t>.</w:t>
      </w:r>
      <w:r w:rsidR="001244F0">
        <w:t xml:space="preserve"> </w:t>
      </w:r>
    </w:p>
    <w:p w14:paraId="6E2592DC" w14:textId="3A8BE5DA" w:rsidR="0004271B" w:rsidRDefault="00FF1DCC" w:rsidP="003057C1">
      <w:r>
        <w:t xml:space="preserve">HPV vaccine has high uptake in Australia. </w:t>
      </w:r>
      <w:r w:rsidR="0004271B" w:rsidRPr="0004271B">
        <w:t>In 2021, 86% of girls and 84% of boys had received 1 dose of HPV vaccine</w:t>
      </w:r>
      <w:r w:rsidR="0004271B">
        <w:t xml:space="preserve"> </w:t>
      </w:r>
      <w:r w:rsidR="0004271B" w:rsidRPr="0004271B">
        <w:t>by 15 years of age</w:t>
      </w:r>
      <w:r w:rsidR="0004271B">
        <w:t>.</w:t>
      </w:r>
      <w:r w:rsidR="005D4AF3">
        <w:fldChar w:fldCharType="begin"/>
      </w:r>
      <w:r w:rsidR="005D4AF3">
        <w:instrText xml:space="preserve"> ADDIN EN.CITE &lt;EndNote&gt;&lt;Cite&gt;&lt;Author&gt;National Centre for Immunisation Research and Surveillance (NCIRS)&lt;/Author&gt;&lt;Year&gt;2022&lt;/Year&gt;&lt;RecNum&gt;156&lt;/RecNum&gt;&lt;DisplayText&gt;&lt;style face="superscript"&gt;2&lt;/style&gt;&lt;/DisplayText&gt;&lt;record&gt;&lt;rec-number&gt;156&lt;/rec-number&gt;&lt;foreign-keys&gt;&lt;key app="EN" db-id="dwrxzxxa29e0rpewxe8xafe6pvefpfwz9w59" timestamp="1684294640"&gt;156&lt;/key&gt;&lt;/foreign-keys&gt;&lt;ref-type name="Report"&gt;27&lt;/ref-type&gt;&lt;contributors&gt;&lt;authors&gt;&lt;author&gt;National Centre for Immunisation Research and Surveillance (NCIRS),&lt;/author&gt;&lt;/authors&gt;&lt;/contributors&gt;&lt;titles&gt;&lt;title&gt;Annual immunisation coverage report 2021&lt;/title&gt;&lt;/titles&gt;&lt;dates&gt;&lt;year&gt;2022&lt;/year&gt;&lt;/dates&gt;&lt;pub-location&gt;Sydney&lt;/pub-location&gt;&lt;publisher&gt;NCIRS&lt;/publisher&gt;&lt;urls&gt;&lt;related-urls&gt;&lt;url&gt;https://ncirs.org.au/sites/default/files/2022-12/NCIRS%20Annual%20Immunisation%20Coverage%20Report%202021_FINAL.pdf&lt;/url&gt;&lt;/related-urls&gt;&lt;/urls&gt;&lt;/record&gt;&lt;/Cite&gt;&lt;/EndNote&gt;</w:instrText>
      </w:r>
      <w:r w:rsidR="005D4AF3">
        <w:fldChar w:fldCharType="separate"/>
      </w:r>
      <w:r w:rsidR="005D4AF3" w:rsidRPr="005D4AF3">
        <w:rPr>
          <w:noProof/>
          <w:vertAlign w:val="superscript"/>
        </w:rPr>
        <w:t>2</w:t>
      </w:r>
      <w:r w:rsidR="005D4AF3">
        <w:fldChar w:fldCharType="end"/>
      </w:r>
    </w:p>
    <w:p w14:paraId="12760C4D" w14:textId="1A0E4C13" w:rsidR="00FF1DCC" w:rsidRDefault="000262CF" w:rsidP="003057C1">
      <w:r>
        <w:t>HPV vaccines are safe – in 2020, 91% of adolescents who received their first dose of HPV vaccine at the same time as their diphtheria, tetanus and pertussis vaccine in Australia reported no adverse events.</w:t>
      </w:r>
      <w:r w:rsidR="005D4AF3">
        <w:fldChar w:fldCharType="begin"/>
      </w:r>
      <w:r w:rsidR="005D4AF3">
        <w:instrText xml:space="preserve"> ADDIN EN.CITE &lt;EndNote&gt;&lt;Cite&gt;&lt;Author&gt;Australian Government Department of Health&lt;/Author&gt;&lt;Year&gt;2020&lt;/Year&gt;&lt;RecNum&gt;155&lt;/RecNum&gt;&lt;DisplayText&gt;&lt;style face="superscript"&gt;3&lt;/style&gt;&lt;/DisplayText&gt;&lt;record&gt;&lt;rec-number&gt;155&lt;/rec-number&gt;&lt;foreign-keys&gt;&lt;key app="EN" db-id="dwrxzxxa29e0rpewxe8xafe6pvefpfwz9w59" timestamp="1684294285"&gt;155&lt;/key&gt;&lt;/foreign-keys&gt;&lt;ref-type name="Report"&gt;27&lt;/ref-type&gt;&lt;contributors&gt;&lt;authors&gt;&lt;author&gt;Australian Government Department of Health,&lt;/author&gt;&lt;/authors&gt;&lt;/contributors&gt;&lt;titles&gt;&lt;title&gt;Vaccine safety in Australia 2020&lt;/title&gt;&lt;/titles&gt;&lt;dates&gt;&lt;year&gt;2020&lt;/year&gt;&lt;/dates&gt;&lt;pub-location&gt;Canberra&lt;/pub-location&gt;&lt;publisher&gt;Australian Government Department of Health&lt;/publisher&gt;&lt;urls&gt;&lt;related-urls&gt;&lt;url&gt;https://www.health.gov.au/resources/publications/vaccine-safety-in-australia-ausvaxsafety-summary-report-2020&lt;/url&gt;&lt;/related-urls&gt;&lt;/urls&gt;&lt;/record&gt;&lt;/Cite&gt;&lt;/EndNote&gt;</w:instrText>
      </w:r>
      <w:r w:rsidR="005D4AF3">
        <w:fldChar w:fldCharType="separate"/>
      </w:r>
      <w:r w:rsidR="005D4AF3" w:rsidRPr="005D4AF3">
        <w:rPr>
          <w:noProof/>
          <w:vertAlign w:val="superscript"/>
        </w:rPr>
        <w:t>3</w:t>
      </w:r>
      <w:r w:rsidR="005D4AF3">
        <w:fldChar w:fldCharType="end"/>
      </w:r>
      <w:r w:rsidR="0004271B">
        <w:t xml:space="preserve"> The most common adverse events are pain, swelling or redness at the injection site, as well as tiredness, headache and fever.</w:t>
      </w:r>
      <w:r w:rsidR="005D4AF3">
        <w:fldChar w:fldCharType="begin"/>
      </w:r>
      <w:r w:rsidR="005D4AF3">
        <w:instrText xml:space="preserve"> ADDIN EN.CITE &lt;EndNote&gt;&lt;Cite&gt;&lt;Author&gt;Australian Government Department of Health&lt;/Author&gt;&lt;Year&gt;2020&lt;/Year&gt;&lt;RecNum&gt;155&lt;/RecNum&gt;&lt;DisplayText&gt;&lt;style face="superscript"&gt;3&lt;/style&gt;&lt;/DisplayText&gt;&lt;record&gt;&lt;rec-number&gt;155&lt;/rec-number&gt;&lt;foreign-keys&gt;&lt;key app="EN" db-id="dwrxzxxa29e0rpewxe8xafe6pvefpfwz9w59" timestamp="1684294285"&gt;155&lt;/key&gt;&lt;/foreign-keys&gt;&lt;ref-type name="Report"&gt;27&lt;/ref-type&gt;&lt;contributors&gt;&lt;authors&gt;&lt;author&gt;Australian Government Department of Health,&lt;/author&gt;&lt;/authors&gt;&lt;/contributors&gt;&lt;titles&gt;&lt;title&gt;Vaccine safety in Australia 2020&lt;/title&gt;&lt;/titles&gt;&lt;dates&gt;&lt;year&gt;2020&lt;/year&gt;&lt;/dates&gt;&lt;pub-location&gt;Canberra&lt;/pub-location&gt;&lt;publisher&gt;Australian Government Department of Health&lt;/publisher&gt;&lt;urls&gt;&lt;related-urls&gt;&lt;url&gt;https://www.health.gov.au/resources/publications/vaccine-safety-in-australia-ausvaxsafety-summary-report-2020&lt;/url&gt;&lt;/related-urls&gt;&lt;/urls&gt;&lt;/record&gt;&lt;/Cite&gt;&lt;/EndNote&gt;</w:instrText>
      </w:r>
      <w:r w:rsidR="005D4AF3">
        <w:fldChar w:fldCharType="separate"/>
      </w:r>
      <w:r w:rsidR="005D4AF3" w:rsidRPr="005D4AF3">
        <w:rPr>
          <w:noProof/>
          <w:vertAlign w:val="superscript"/>
        </w:rPr>
        <w:t>3</w:t>
      </w:r>
      <w:r w:rsidR="005D4AF3">
        <w:fldChar w:fldCharType="end"/>
      </w:r>
    </w:p>
    <w:p w14:paraId="1DC439F9" w14:textId="06B06CF1" w:rsidR="00350E89" w:rsidRDefault="00350E89" w:rsidP="00350E89">
      <w:pPr>
        <w:pStyle w:val="Heading3"/>
      </w:pPr>
      <w:r>
        <w:t xml:space="preserve">Rationale for updating </w:t>
      </w:r>
      <w:r w:rsidR="00C22D8C">
        <w:t xml:space="preserve">the </w:t>
      </w:r>
      <w:r>
        <w:t>recommendations</w:t>
      </w:r>
    </w:p>
    <w:p w14:paraId="7D28C3A3" w14:textId="354FDD95" w:rsidR="00B152AD" w:rsidRPr="007932BC" w:rsidRDefault="00B152AD" w:rsidP="00B152AD">
      <w:r w:rsidRPr="007932BC">
        <w:t>Results from long-term studies show that a single dose of HPV vaccine has similar effectiveness to 2 or 3 doses, and that this protection is long lasting. In April 2022, the World Health Organization Strategic Advisory Group of Experts on Immunization (WHO SAGE) completed a comprehensive assessment of the evidence for a single dose of HPV vaccine.</w:t>
      </w:r>
      <w:r w:rsidR="005D4AF3">
        <w:fldChar w:fldCharType="begin"/>
      </w:r>
      <w:r w:rsidR="005D4AF3">
        <w:instrText xml:space="preserve"> ADDIN EN.CITE &lt;EndNote&gt;&lt;Cite&gt;&lt;Author&gt;Cochrane Response&lt;/Author&gt;&lt;Year&gt;2022&lt;/Year&gt;&lt;RecNum&gt;154&lt;/RecNum&gt;&lt;DisplayText&gt;&lt;style face="superscript"&gt;4,5&lt;/style&gt;&lt;/DisplayText&gt;&lt;record&gt;&lt;rec-number&gt;154&lt;/rec-number&gt;&lt;foreign-keys&gt;&lt;key app="EN" db-id="dwrxzxxa29e0rpewxe8xafe6pvefpfwz9w59" timestamp="1684120029"&gt;154&lt;/key&gt;&lt;/foreign-keys&gt;&lt;ref-type name="Report"&gt;27&lt;/ref-type&gt;&lt;contributors&gt;&lt;authors&gt;&lt;author&gt;Cochrane Response,&lt;/author&gt;&lt;/authors&gt;&lt;/contributors&gt;&lt;titles&gt;&lt;title&gt;Efficacy, effectiveness and immunogenicity of one dose of HPV vaccine compared with no vaccination, two doses, or three doses&lt;/title&gt;&lt;/titles&gt;&lt;number&gt;24 April 2023&lt;/number&gt;&lt;dates&gt;&lt;year&gt;2022&lt;/year&gt;&lt;/dates&gt;&lt;pub-location&gt;London&lt;/pub-location&gt;&lt;publisher&gt;Cochrane Response&lt;/publisher&gt;&lt;urls&gt;&lt;related-urls&gt;&lt;url&gt;https://cdn-auth-cms.who.int/media/docs/default-source/immunization/position_paper_documents/human-papillomavirus-(hpv)/systematic-review-of-1-dose-of-hpv-vaccinec14d7ee3-e409-4a1a-afd9-c3e7e0dd2bd9.pdf&lt;/url&gt;&lt;/related-urls&gt;&lt;/urls&gt;&lt;/record&gt;&lt;/Cite&gt;&lt;Cite&gt;&lt;Author&gt;Strategic Advisory Group of Experts (SAGE) on Immunization&lt;/Author&gt;&lt;Year&gt;2022&lt;/Year&gt;&lt;RecNum&gt;157&lt;/RecNum&gt;&lt;record&gt;&lt;rec-number&gt;157&lt;/rec-number&gt;&lt;foreign-keys&gt;&lt;key app="EN" db-id="dwrxzxxa29e0rpewxe8xafe6pvefpfwz9w59" timestamp="1684460482"&gt;157&lt;/key&gt;&lt;/foreign-keys&gt;&lt;ref-type name="Report"&gt;27&lt;/ref-type&gt;&lt;contributors&gt;&lt;authors&gt;&lt;author&gt;Strategic Advisory Group of Experts (SAGE) on Immunization,&lt;/author&gt;&lt;/authors&gt;&lt;/contributors&gt;&lt;titles&gt;&lt;title&gt;Strategic Advisory Group of Experts (SAGE) Working Group on potential contribution of HPV vaccines and immunization towards cervical cancer elimination: background document and report to SAGE&lt;/title&gt;&lt;/titles&gt;&lt;dates&gt;&lt;year&gt;2022&lt;/year&gt;&lt;/dates&gt;&lt;pub-location&gt;Geneva&lt;/pub-location&gt;&lt;publisher&gt;World Health Organization&lt;/publisher&gt;&lt;urls&gt;&lt;related-urls&gt;&lt;url&gt;https://cdn.who.int/media/docs/default-source/immunization/position_paper_documents/human-papillomavirus-(hpv)/hpv-background-document--report-march-2022.pdf?sfvrsn=b600e252_1&lt;/url&gt;&lt;/related-urls&gt;&lt;/urls&gt;&lt;/record&gt;&lt;/Cite&gt;&lt;/EndNote&gt;</w:instrText>
      </w:r>
      <w:r w:rsidR="005D4AF3">
        <w:fldChar w:fldCharType="separate"/>
      </w:r>
      <w:r w:rsidR="005D4AF3" w:rsidRPr="005D4AF3">
        <w:rPr>
          <w:noProof/>
          <w:vertAlign w:val="superscript"/>
        </w:rPr>
        <w:t>4,5</w:t>
      </w:r>
      <w:r w:rsidR="005D4AF3">
        <w:fldChar w:fldCharType="end"/>
      </w:r>
      <w:r w:rsidRPr="007932BC">
        <w:t xml:space="preserve"> </w:t>
      </w:r>
      <w:r w:rsidR="0025093F" w:rsidRPr="007932BC">
        <w:t>As a result of</w:t>
      </w:r>
      <w:r w:rsidR="00E96129">
        <w:t xml:space="preserve"> the large body of evidence supporting a 1-dose schedule and the WHO SAGE</w:t>
      </w:r>
      <w:r w:rsidR="0025093F" w:rsidRPr="007932BC">
        <w:t xml:space="preserve"> assessment, a reduced-dose schedule</w:t>
      </w:r>
      <w:r w:rsidR="00E40DD8">
        <w:t xml:space="preserve"> was recommended</w:t>
      </w:r>
      <w:r w:rsidR="0025093F" w:rsidRPr="007932BC">
        <w:t>.</w:t>
      </w:r>
      <w:r w:rsidR="007B6B07">
        <w:t xml:space="preserve"> ATAGI has therefore also reviewed the evidence</w:t>
      </w:r>
      <w:r w:rsidR="0048317F">
        <w:t xml:space="preserve"> in the Australian context</w:t>
      </w:r>
      <w:r w:rsidR="007B6B07">
        <w:t xml:space="preserve"> and </w:t>
      </w:r>
      <w:r w:rsidR="00B3182E">
        <w:t xml:space="preserve">proposed </w:t>
      </w:r>
      <w:r w:rsidR="007B6B07">
        <w:t>changes to the recommendations in the Handbook.</w:t>
      </w:r>
    </w:p>
    <w:p w14:paraId="4E6FF098" w14:textId="77777777" w:rsidR="00E22546" w:rsidRPr="007932BC" w:rsidRDefault="00E22546" w:rsidP="00E22546">
      <w:pPr>
        <w:pStyle w:val="Heading2"/>
      </w:pPr>
      <w:bookmarkStart w:id="5" w:name="_Toc107576024"/>
      <w:bookmarkStart w:id="6" w:name="_Toc135391036"/>
      <w:r w:rsidRPr="007932BC">
        <w:t>GRADE methods</w:t>
      </w:r>
      <w:bookmarkEnd w:id="5"/>
      <w:bookmarkEnd w:id="6"/>
    </w:p>
    <w:p w14:paraId="6167045A" w14:textId="71445540" w:rsidR="00D85BB4" w:rsidRPr="007932BC" w:rsidRDefault="00E22546" w:rsidP="00D85BB4">
      <w:r w:rsidRPr="007932BC">
        <w:t xml:space="preserve">Evidence on benefits and harms of </w:t>
      </w:r>
      <w:r w:rsidR="00F114B8" w:rsidRPr="007932BC">
        <w:t>HPV</w:t>
      </w:r>
      <w:r w:rsidRPr="007932BC">
        <w:t xml:space="preserve"> vaccine </w:t>
      </w:r>
      <w:proofErr w:type="gramStart"/>
      <w:r w:rsidRPr="007932BC">
        <w:t>was assessed</w:t>
      </w:r>
      <w:proofErr w:type="gramEnd"/>
      <w:r w:rsidRPr="007932BC">
        <w:t xml:space="preserve"> using </w:t>
      </w:r>
      <w:hyperlink r:id="rId13" w:history="1">
        <w:r w:rsidRPr="007932BC">
          <w:rPr>
            <w:rStyle w:val="Hyperlink"/>
          </w:rPr>
          <w:t>GRADE</w:t>
        </w:r>
      </w:hyperlink>
      <w:r w:rsidRPr="007932BC">
        <w:t xml:space="preserve"> (Grading of Recommendations, Assessment, Development and Evaluations) methods. </w:t>
      </w:r>
      <w:r w:rsidR="00F114B8" w:rsidRPr="007932BC">
        <w:t xml:space="preserve">This </w:t>
      </w:r>
      <w:r w:rsidR="00D85BB4" w:rsidRPr="007932BC">
        <w:t xml:space="preserve">assessment </w:t>
      </w:r>
      <w:r w:rsidR="00F114B8" w:rsidRPr="007932BC">
        <w:t>built on a comprehensive GRADE assessment conducted by the WHO SAGE in April 2022.</w:t>
      </w:r>
      <w:r w:rsidR="005D4AF3">
        <w:fldChar w:fldCharType="begin"/>
      </w:r>
      <w:r w:rsidR="005D4AF3">
        <w:instrText xml:space="preserve"> ADDIN EN.CITE &lt;EndNote&gt;&lt;Cite&gt;&lt;Author&gt;Cochrane Response&lt;/Author&gt;&lt;Year&gt;2022&lt;/Year&gt;&lt;RecNum&gt;154&lt;/RecNum&gt;&lt;DisplayText&gt;&lt;style face="superscript"&gt;4,5&lt;/style&gt;&lt;/DisplayText&gt;&lt;record&gt;&lt;rec-number&gt;154&lt;/rec-number&gt;&lt;foreign-keys&gt;&lt;key app="EN" db-id="dwrxzxxa29e0rpewxe8xafe6pvefpfwz9w59" timestamp="1684120029"&gt;154&lt;/key&gt;&lt;/foreign-keys&gt;&lt;ref-type name="Report"&gt;27&lt;/ref-type&gt;&lt;contributors&gt;&lt;authors&gt;&lt;author&gt;Cochrane Response,&lt;/author&gt;&lt;/authors&gt;&lt;/contributors&gt;&lt;titles&gt;&lt;title&gt;Efficacy, effectiveness and immunogenicity of one dose of HPV vaccine compared with no vaccination, two doses, or three doses&lt;/title&gt;&lt;/titles&gt;&lt;number&gt;24 April 2023&lt;/number&gt;&lt;dates&gt;&lt;year&gt;2022&lt;/year&gt;&lt;/dates&gt;&lt;pub-location&gt;London&lt;/pub-location&gt;&lt;publisher&gt;Cochrane Response&lt;/publisher&gt;&lt;urls&gt;&lt;related-urls&gt;&lt;url&gt;https://cdn-auth-cms.who.int/media/docs/default-source/immunization/position_paper_documents/human-papillomavirus-(hpv)/systematic-review-of-1-dose-of-hpv-vaccinec14d7ee3-e409-4a1a-afd9-c3e7e0dd2bd9.pdf&lt;/url&gt;&lt;/related-urls&gt;&lt;/urls&gt;&lt;/record&gt;&lt;/Cite&gt;&lt;Cite&gt;&lt;Author&gt;Strategic Advisory Group of Experts (SAGE) on Immunization&lt;/Author&gt;&lt;Year&gt;2022&lt;/Year&gt;&lt;RecNum&gt;157&lt;/RecNum&gt;&lt;record&gt;&lt;rec-number&gt;157&lt;/rec-number&gt;&lt;foreign-keys&gt;&lt;key app="EN" db-id="dwrxzxxa29e0rpewxe8xafe6pvefpfwz9w59" timestamp="1684460482"&gt;157&lt;/key&gt;&lt;/foreign-keys&gt;&lt;ref-type name="Report"&gt;27&lt;/ref-type&gt;&lt;contributors&gt;&lt;authors&gt;&lt;author&gt;Strategic Advisory Group of Experts (SAGE) on Immunization,&lt;/author&gt;&lt;/authors&gt;&lt;/contributors&gt;&lt;titles&gt;&lt;title&gt;Strategic Advisory Group of Experts (SAGE) Working Group on potential contribution of HPV vaccines and immunization towards cervical cancer elimination: background document and report to SAGE&lt;/title&gt;&lt;/titles&gt;&lt;dates&gt;&lt;year&gt;2022&lt;/year&gt;&lt;/dates&gt;&lt;pub-location&gt;Geneva&lt;/pub-location&gt;&lt;publisher&gt;World Health Organization&lt;/publisher&gt;&lt;urls&gt;&lt;related-urls&gt;&lt;url&gt;https://cdn.who.int/media/docs/default-source/immunization/position_paper_documents/human-papillomavirus-(hpv)/hpv-background-document--report-march-2022.pdf?sfvrsn=b600e252_1&lt;/url&gt;&lt;/related-urls&gt;&lt;/urls&gt;&lt;/record&gt;&lt;/Cite&gt;&lt;/EndNote&gt;</w:instrText>
      </w:r>
      <w:r w:rsidR="005D4AF3">
        <w:fldChar w:fldCharType="separate"/>
      </w:r>
      <w:r w:rsidR="005D4AF3" w:rsidRPr="005D4AF3">
        <w:rPr>
          <w:noProof/>
          <w:vertAlign w:val="superscript"/>
        </w:rPr>
        <w:t>4,5</w:t>
      </w:r>
      <w:r w:rsidR="005D4AF3">
        <w:fldChar w:fldCharType="end"/>
      </w:r>
      <w:r w:rsidR="00F114B8" w:rsidRPr="007932BC">
        <w:t xml:space="preserve"> </w:t>
      </w:r>
      <w:r w:rsidR="00D85BB4" w:rsidRPr="007932BC">
        <w:t xml:space="preserve">The PICO </w:t>
      </w:r>
      <w:r w:rsidR="00A850EA">
        <w:t xml:space="preserve">(population, intervention, comparator, outcomes) </w:t>
      </w:r>
      <w:r w:rsidR="00D85BB4" w:rsidRPr="007932BC">
        <w:t xml:space="preserve">questions used by </w:t>
      </w:r>
      <w:r w:rsidR="00D30D74">
        <w:t xml:space="preserve">the </w:t>
      </w:r>
      <w:r w:rsidR="00D85BB4" w:rsidRPr="007932BC">
        <w:t>WHO SAGE were tailored to the Australian context, and additional studies were included that were published since the WHO SAGE literature search was conducted.</w:t>
      </w:r>
    </w:p>
    <w:p w14:paraId="376DC585" w14:textId="6CDFD122" w:rsidR="00E22546" w:rsidRPr="007932BC" w:rsidRDefault="00E22546" w:rsidP="00E22546">
      <w:pPr>
        <w:pStyle w:val="NormalBeforeBullet"/>
      </w:pPr>
      <w:r w:rsidRPr="007932BC">
        <w:lastRenderedPageBreak/>
        <w:t xml:space="preserve">The primary </w:t>
      </w:r>
      <w:r w:rsidR="00F114B8" w:rsidRPr="007932BC">
        <w:t>GRADE comparisons</w:t>
      </w:r>
      <w:r w:rsidRPr="007932BC">
        <w:t xml:space="preserve"> were:</w:t>
      </w:r>
    </w:p>
    <w:p w14:paraId="05633D86" w14:textId="6D36539F" w:rsidR="00F114B8" w:rsidRPr="007932BC" w:rsidRDefault="0094037C" w:rsidP="00F114B8">
      <w:pPr>
        <w:pStyle w:val="Bullet"/>
      </w:pPr>
      <w:r w:rsidRPr="007932BC">
        <w:t>e</w:t>
      </w:r>
      <w:r w:rsidR="00F114B8" w:rsidRPr="007932BC">
        <w:t xml:space="preserve">ffectiveness and immunogenicity of </w:t>
      </w:r>
      <w:proofErr w:type="gramStart"/>
      <w:r w:rsidR="00812B83">
        <w:t>1</w:t>
      </w:r>
      <w:proofErr w:type="gramEnd"/>
      <w:r w:rsidR="00F114B8" w:rsidRPr="007932BC">
        <w:t xml:space="preserve"> dose of 9vHPV vaccine compared with no HPV vaccination</w:t>
      </w:r>
    </w:p>
    <w:p w14:paraId="3E1AC9AB" w14:textId="41EFD546" w:rsidR="00E22546" w:rsidRPr="007932BC" w:rsidRDefault="0094037C" w:rsidP="00F114B8">
      <w:pPr>
        <w:pStyle w:val="BulletLast"/>
      </w:pPr>
      <w:r w:rsidRPr="007932BC">
        <w:t>e</w:t>
      </w:r>
      <w:r w:rsidR="00F114B8" w:rsidRPr="007932BC">
        <w:t xml:space="preserve">ffectiveness and immunogenicity of </w:t>
      </w:r>
      <w:proofErr w:type="gramStart"/>
      <w:r w:rsidR="00812B83">
        <w:t>1</w:t>
      </w:r>
      <w:proofErr w:type="gramEnd"/>
      <w:r w:rsidR="00F114B8" w:rsidRPr="007932BC">
        <w:t xml:space="preserve"> dose of 9vHPV vaccine compared with 2 or 3</w:t>
      </w:r>
      <w:r w:rsidR="00812B83">
        <w:t> </w:t>
      </w:r>
      <w:r w:rsidR="00F114B8" w:rsidRPr="007932BC">
        <w:t>doses of HPV vaccine</w:t>
      </w:r>
      <w:r w:rsidR="005148F7" w:rsidRPr="007932BC">
        <w:t>.</w:t>
      </w:r>
    </w:p>
    <w:p w14:paraId="24B7761F" w14:textId="77777777" w:rsidR="00E22546" w:rsidRPr="007932BC" w:rsidRDefault="00E22546" w:rsidP="00E22546">
      <w:pPr>
        <w:pStyle w:val="NormalBeforeBullet"/>
      </w:pPr>
      <w:r w:rsidRPr="007932BC">
        <w:t>The benefits outcomes considered included:</w:t>
      </w:r>
    </w:p>
    <w:p w14:paraId="1087EE7B" w14:textId="108277D6" w:rsidR="00E22546" w:rsidRPr="007932BC" w:rsidRDefault="0094037C" w:rsidP="002640D9">
      <w:pPr>
        <w:pStyle w:val="Bullet"/>
      </w:pPr>
      <w:r w:rsidRPr="007932BC">
        <w:t>vaccine effectiveness against HPV infection</w:t>
      </w:r>
    </w:p>
    <w:p w14:paraId="7AD00579" w14:textId="28AAF672" w:rsidR="0094037C" w:rsidRPr="007932BC" w:rsidRDefault="0094037C" w:rsidP="002640D9">
      <w:pPr>
        <w:pStyle w:val="Bullet"/>
      </w:pPr>
      <w:r w:rsidRPr="007932BC">
        <w:t>vaccine efficacy against cervical intraepithelial neoplasia (a precursor to cervical cancer)</w:t>
      </w:r>
    </w:p>
    <w:p w14:paraId="144CBF2E" w14:textId="736FA38E" w:rsidR="0094037C" w:rsidRPr="007932BC" w:rsidRDefault="0094037C" w:rsidP="0094037C">
      <w:pPr>
        <w:pStyle w:val="Bullet"/>
      </w:pPr>
      <w:r w:rsidRPr="007932BC">
        <w:t>seropositivity (whether the immune system has responded to the vaccine) after 1 vaccine dose compared with 2 or 3 doses</w:t>
      </w:r>
    </w:p>
    <w:p w14:paraId="734796CA" w14:textId="3739D72D" w:rsidR="0094037C" w:rsidRPr="007932BC" w:rsidRDefault="0094037C" w:rsidP="0094037C">
      <w:pPr>
        <w:pStyle w:val="BulletLast"/>
      </w:pPr>
      <w:r w:rsidRPr="007932BC">
        <w:t>geometric mean titres of antibodies against HPV (an indication of how strong</w:t>
      </w:r>
      <w:r w:rsidR="005148F7" w:rsidRPr="007932BC">
        <w:t>ly</w:t>
      </w:r>
      <w:r w:rsidRPr="007932BC">
        <w:t xml:space="preserve"> the immune </w:t>
      </w:r>
      <w:r w:rsidR="005148F7" w:rsidRPr="007932BC">
        <w:t xml:space="preserve">system </w:t>
      </w:r>
      <w:r w:rsidR="00A850EA">
        <w:t>has responded</w:t>
      </w:r>
      <w:r w:rsidR="005148F7" w:rsidRPr="007932BC">
        <w:t xml:space="preserve"> to the vaccine</w:t>
      </w:r>
      <w:r w:rsidRPr="007932BC">
        <w:t>)</w:t>
      </w:r>
      <w:r w:rsidR="005148F7" w:rsidRPr="007932BC">
        <w:t>.</w:t>
      </w:r>
    </w:p>
    <w:p w14:paraId="49D4A9FE" w14:textId="77777777" w:rsidR="00E22546" w:rsidRPr="007932BC" w:rsidRDefault="00E22546" w:rsidP="00E22546">
      <w:pPr>
        <w:pStyle w:val="NormalBeforeBullet"/>
      </w:pPr>
      <w:r w:rsidRPr="007932BC">
        <w:t>The harms outcomes considered included:</w:t>
      </w:r>
    </w:p>
    <w:p w14:paraId="20A40B11" w14:textId="7C7D8827" w:rsidR="0094037C" w:rsidRPr="007932BC" w:rsidRDefault="0094037C" w:rsidP="0094037C">
      <w:pPr>
        <w:pStyle w:val="Bullet"/>
      </w:pPr>
      <w:r w:rsidRPr="007932BC">
        <w:t>local adverse events</w:t>
      </w:r>
    </w:p>
    <w:p w14:paraId="1F4661EB" w14:textId="1AFAE9A3" w:rsidR="0094037C" w:rsidRPr="007932BC" w:rsidRDefault="0094037C" w:rsidP="0094037C">
      <w:pPr>
        <w:pStyle w:val="Bullet"/>
      </w:pPr>
      <w:r w:rsidRPr="007932BC">
        <w:t>systemic adverse events</w:t>
      </w:r>
    </w:p>
    <w:p w14:paraId="10919A62" w14:textId="00B0EA47" w:rsidR="0094037C" w:rsidRPr="007932BC" w:rsidRDefault="0094037C" w:rsidP="0094037C">
      <w:pPr>
        <w:pStyle w:val="BulletLast"/>
      </w:pPr>
      <w:r w:rsidRPr="007932BC">
        <w:t>serious adverse events</w:t>
      </w:r>
      <w:r w:rsidR="005148F7" w:rsidRPr="007932BC">
        <w:t>.</w:t>
      </w:r>
    </w:p>
    <w:p w14:paraId="799118C3" w14:textId="656F6CE2" w:rsidR="00E22546" w:rsidRPr="007932BC" w:rsidRDefault="00E22546" w:rsidP="004B76E7">
      <w:r w:rsidRPr="007932BC">
        <w:t xml:space="preserve">The certainty of the evidence for each outcome was determined by assessing the study design, risk of bias, inconsistency, </w:t>
      </w:r>
      <w:proofErr w:type="gramStart"/>
      <w:r w:rsidRPr="007932BC">
        <w:t>indirectness</w:t>
      </w:r>
      <w:proofErr w:type="gramEnd"/>
      <w:r w:rsidRPr="007932BC">
        <w:t xml:space="preserve"> and imprecision.</w:t>
      </w:r>
    </w:p>
    <w:p w14:paraId="2CC153A4" w14:textId="43E1CBE2" w:rsidR="00607400" w:rsidRDefault="00607400" w:rsidP="00BA3A5C">
      <w:pPr>
        <w:pStyle w:val="Heading2"/>
      </w:pPr>
      <w:bookmarkStart w:id="7" w:name="_Toc135391037"/>
      <w:r>
        <w:t>Updated recommendation</w:t>
      </w:r>
      <w:bookmarkEnd w:id="7"/>
    </w:p>
    <w:p w14:paraId="30AC0C49" w14:textId="193583C1" w:rsidR="00F71D4D" w:rsidRPr="007932BC" w:rsidRDefault="005148F7" w:rsidP="00607400">
      <w:pPr>
        <w:pStyle w:val="BoxText"/>
        <w:rPr>
          <w:b/>
        </w:rPr>
      </w:pPr>
      <w:r w:rsidRPr="007932BC">
        <w:rPr>
          <w:b/>
        </w:rPr>
        <w:t xml:space="preserve">Adolescents and young adults </w:t>
      </w:r>
      <w:proofErr w:type="gramStart"/>
      <w:r w:rsidRPr="007932BC">
        <w:rPr>
          <w:b/>
        </w:rPr>
        <w:t>are recommended</w:t>
      </w:r>
      <w:proofErr w:type="gramEnd"/>
      <w:r w:rsidRPr="007932BC">
        <w:rPr>
          <w:b/>
        </w:rPr>
        <w:t xml:space="preserve"> to receive 9vHPV vaccine from 9 years of age</w:t>
      </w:r>
    </w:p>
    <w:p w14:paraId="21422D1A" w14:textId="71ABB9C5" w:rsidR="00C62B9E" w:rsidRPr="007932BC" w:rsidRDefault="00C62B9E" w:rsidP="00607400">
      <w:pPr>
        <w:pStyle w:val="BoxText"/>
      </w:pPr>
      <w:r w:rsidRPr="007932BC">
        <w:rPr>
          <w:bCs/>
        </w:rPr>
        <w:t xml:space="preserve">Adolescents and young adults </w:t>
      </w:r>
      <w:proofErr w:type="gramStart"/>
      <w:r w:rsidRPr="007932BC">
        <w:rPr>
          <w:bCs/>
        </w:rPr>
        <w:t>are recommended</w:t>
      </w:r>
      <w:proofErr w:type="gramEnd"/>
      <w:r w:rsidRPr="007932BC">
        <w:rPr>
          <w:bCs/>
        </w:rPr>
        <w:t xml:space="preserve"> to receive 9vHPV vaccine from 9 years of age and onwards. The</w:t>
      </w:r>
      <w:r w:rsidRPr="007932BC">
        <w:t xml:space="preserve"> optimal age for HPV vaccination is around 12–13 years. </w:t>
      </w:r>
      <w:r w:rsidR="00CD689C" w:rsidRPr="007932BC">
        <w:t xml:space="preserve">At this age, most people have not </w:t>
      </w:r>
      <w:r w:rsidR="00B77099">
        <w:t xml:space="preserve">yet </w:t>
      </w:r>
      <w:proofErr w:type="gramStart"/>
      <w:r w:rsidR="00CD689C" w:rsidRPr="007932BC">
        <w:t>been exposed</w:t>
      </w:r>
      <w:proofErr w:type="gramEnd"/>
      <w:r w:rsidR="00CD689C" w:rsidRPr="007932BC">
        <w:t xml:space="preserve"> to HPV. </w:t>
      </w:r>
      <w:r w:rsidRPr="007932BC">
        <w:t>People who have not received HPV vaccine by 14 years of age can still receive the vaccine up to 25 years of age. However, vaccination is most effective if the vaccine is given early in adolescence</w:t>
      </w:r>
      <w:proofErr w:type="gramStart"/>
      <w:r w:rsidRPr="007932BC">
        <w:t xml:space="preserve">.  </w:t>
      </w:r>
      <w:proofErr w:type="gramEnd"/>
    </w:p>
    <w:p w14:paraId="02C8F3A6" w14:textId="4F653532" w:rsidR="00C62B9E" w:rsidRPr="007932BC" w:rsidRDefault="00C62B9E" w:rsidP="00607400">
      <w:pPr>
        <w:pStyle w:val="BoxText"/>
      </w:pPr>
      <w:r w:rsidRPr="007932BC">
        <w:t xml:space="preserve">The recommended schedule for adolescents and young adults aged 9–25 years is </w:t>
      </w:r>
      <w:proofErr w:type="gramStart"/>
      <w:r w:rsidRPr="007932BC">
        <w:t>1</w:t>
      </w:r>
      <w:proofErr w:type="gramEnd"/>
      <w:r w:rsidRPr="007932BC">
        <w:t> dose.</w:t>
      </w:r>
      <w:r w:rsidR="005D4AF3">
        <w:fldChar w:fldCharType="begin">
          <w:fldData xml:space="preserve">PEVuZE5vdGU+PENpdGU+PEF1dGhvcj5CYXJuYWJhczwvQXV0aG9yPjxZZWFyPjIwMjI8L1llYXI+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</w:fldData>
        </w:fldChar>
      </w:r>
      <w:r w:rsidR="005D4AF3">
        <w:instrText xml:space="preserve"> ADDIN EN.CITE </w:instrText>
      </w:r>
      <w:r w:rsidR="005D4AF3">
        <w:fldChar w:fldCharType="begin">
          <w:fldData xml:space="preserve">PEVuZE5vdGU+PENpdGU+PEF1dGhvcj5CYXJuYWJhczwvQXV0aG9yPjxZZWFyPjIwMjI8L1llYXI+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</w:fldData>
        </w:fldChar>
      </w:r>
      <w:r w:rsidR="005D4AF3">
        <w:instrText xml:space="preserve"> ADDIN EN.CITE.DATA </w:instrText>
      </w:r>
      <w:r w:rsidR="005D4AF3">
        <w:fldChar w:fldCharType="end"/>
      </w:r>
      <w:r w:rsidR="005D4AF3">
        <w:fldChar w:fldCharType="separate"/>
      </w:r>
      <w:r w:rsidR="005D4AF3" w:rsidRPr="005D4AF3">
        <w:rPr>
          <w:noProof/>
          <w:vertAlign w:val="superscript"/>
        </w:rPr>
        <w:t>6-9</w:t>
      </w:r>
      <w:r w:rsidR="005D4AF3">
        <w:fldChar w:fldCharType="end"/>
      </w:r>
      <w:r w:rsidRPr="007932BC">
        <w:t xml:space="preserve"> </w:t>
      </w:r>
    </w:p>
    <w:p w14:paraId="7237D96E" w14:textId="36D4FDEA" w:rsidR="00C62B9E" w:rsidRPr="007932BC" w:rsidRDefault="00C62B9E" w:rsidP="00607400">
      <w:pPr>
        <w:pStyle w:val="BoxText"/>
      </w:pPr>
      <w:r w:rsidRPr="007932BC">
        <w:t xml:space="preserve">People with severely immunocompromising conditions need 3 doses of HPV vaccine, regardless of their age (see </w:t>
      </w:r>
      <w:hyperlink r:id="rId14" w:history="1">
        <w:r w:rsidRPr="00E40DD8">
          <w:rPr>
            <w:rStyle w:val="Hyperlink"/>
          </w:rPr>
          <w:t>Vaccination for people who are immunocompromised</w:t>
        </w:r>
      </w:hyperlink>
      <w:r w:rsidRPr="007932BC">
        <w:t xml:space="preserve">). </w:t>
      </w:r>
    </w:p>
    <w:p w14:paraId="3B288F73" w14:textId="41276AE0" w:rsidR="006550DF" w:rsidRPr="007932BC" w:rsidRDefault="00C62B9E" w:rsidP="00607400">
      <w:pPr>
        <w:pStyle w:val="BoxText"/>
      </w:pPr>
      <w:r w:rsidRPr="007932BC">
        <w:t xml:space="preserve">Women </w:t>
      </w:r>
      <w:r w:rsidR="00B073D1">
        <w:t xml:space="preserve">or people with a cervix </w:t>
      </w:r>
      <w:r w:rsidRPr="007932BC">
        <w:t xml:space="preserve">who have received HPV vaccine are recommended to undergo cervical screening through the National Cervical Screening Program according to the </w:t>
      </w:r>
      <w:hyperlink r:id="rId15" w:history="1">
        <w:r w:rsidRPr="007932BC">
          <w:rPr>
            <w:rStyle w:val="Hyperlink"/>
          </w:rPr>
          <w:t>Guidelines for the management of screen-detected abnormalities, screening in specific populations and investigation of abnormal vaginal bleeding</w:t>
        </w:r>
      </w:hyperlink>
      <w:r w:rsidRPr="007932BC">
        <w:t>.</w:t>
      </w:r>
      <w:r w:rsidR="005D4AF3">
        <w:fldChar w:fldCharType="begin"/>
      </w:r>
      <w:r w:rsidR="005D4AF3">
        <w:instrText xml:space="preserve"> ADDIN EN.CITE &lt;EndNote&gt;&lt;Cite&gt;&lt;Author&gt;Australian Government Department of Health and Aged Care&lt;/Author&gt;&lt;Year&gt;2023&lt;/Year&gt;&lt;RecNum&gt;10&lt;/RecNum&gt;&lt;DisplayText&gt;&lt;style face="superscript"&gt;10&lt;/style&gt;&lt;/DisplayText&gt;&lt;record&gt;&lt;rec-number&gt;10&lt;/rec-number&gt;&lt;foreign-keys&gt;&lt;key app="EN" db-id="dwrxzxxa29e0rpewxe8xafe6pvefpfwz9w59" timestamp="1684117388"&gt;10&lt;/key&gt;&lt;/foreign-keys&gt;&lt;ref-type name="Web Page"&gt;12&lt;/ref-type&gt;&lt;contributors&gt;&lt;authors&gt;&lt;author&gt;Australian Government Department of Health and Aged Care,&lt;/author&gt;&lt;/authors&gt;&lt;/contributors&gt;&lt;titles&gt;&lt;title&gt;National Cervical Screening Program&lt;/title&gt;&lt;/titles&gt;&lt;number&gt;22 January 2023&lt;/number&gt;&lt;dates&gt;&lt;year&gt;2023&lt;/year&gt;&lt;/dates&gt;&lt;pub-location&gt;Canberra&lt;/pub-location&gt;&lt;publisher&gt;Australian Government Department of Health and Aged Care&lt;/publisher&gt;&lt;urls&gt;&lt;related-urls&gt;&lt;url&gt;https://www.health.gov.au/our-work/national-cervical-screening-program&lt;/url&gt;&lt;/related-urls&gt;&lt;/urls&gt;&lt;research-notes&gt;HPV chapter update January 2023&lt;/research-notes&gt;&lt;/record&gt;&lt;/Cite&gt;&lt;/EndNote&gt;</w:instrText>
      </w:r>
      <w:r w:rsidR="005D4AF3">
        <w:fldChar w:fldCharType="separate"/>
      </w:r>
      <w:r w:rsidR="005D4AF3" w:rsidRPr="005D4AF3">
        <w:rPr>
          <w:noProof/>
          <w:vertAlign w:val="superscript"/>
        </w:rPr>
        <w:t>10</w:t>
      </w:r>
      <w:r w:rsidR="005D4AF3">
        <w:fldChar w:fldCharType="end"/>
      </w:r>
      <w:r w:rsidRPr="007932BC">
        <w:rPr>
          <w:vertAlign w:val="superscript"/>
        </w:rPr>
        <w:t xml:space="preserve">  </w:t>
      </w:r>
      <w:r w:rsidRPr="007932BC">
        <w:t xml:space="preserve">HPV types other than those included in the HPV vaccines can cause cervical cancer. Therefore, both cervical screening and HPV vaccination </w:t>
      </w:r>
      <w:proofErr w:type="gramStart"/>
      <w:r w:rsidRPr="007932BC">
        <w:t>are recommended</w:t>
      </w:r>
      <w:proofErr w:type="gramEnd"/>
      <w:r w:rsidRPr="007932BC">
        <w:t>.</w:t>
      </w:r>
    </w:p>
    <w:p w14:paraId="28308E46" w14:textId="7963CCC2" w:rsidR="004B76E7" w:rsidRPr="007932BC" w:rsidRDefault="002A025A" w:rsidP="006D699C">
      <w:pPr>
        <w:pStyle w:val="Heading3"/>
      </w:pPr>
      <w:r w:rsidRPr="007932BC">
        <w:t>Previous</w:t>
      </w:r>
      <w:r w:rsidR="004B76E7" w:rsidRPr="007932BC">
        <w:t xml:space="preserve"> recommendation</w:t>
      </w:r>
    </w:p>
    <w:p w14:paraId="171213B4" w14:textId="74E7F5A2" w:rsidR="004B76E7" w:rsidRPr="007932BC" w:rsidRDefault="002A025A" w:rsidP="00607400">
      <w:r w:rsidRPr="007932BC">
        <w:t>The previous recommendation was that adolescents aged 9</w:t>
      </w:r>
      <w:r w:rsidRPr="007932BC">
        <w:softHyphen/>
        <w:t xml:space="preserve">–18 years </w:t>
      </w:r>
      <w:proofErr w:type="gramStart"/>
      <w:r w:rsidRPr="007932BC">
        <w:t>are recommended</w:t>
      </w:r>
      <w:proofErr w:type="gramEnd"/>
      <w:r w:rsidRPr="007932BC">
        <w:t xml:space="preserve"> to receive 9vHPV vaccine. The recommendation specified that adolescents aged 9–14 years should receive </w:t>
      </w:r>
      <w:proofErr w:type="gramStart"/>
      <w:r w:rsidRPr="007932BC">
        <w:t>2</w:t>
      </w:r>
      <w:proofErr w:type="gramEnd"/>
      <w:r w:rsidRPr="007932BC">
        <w:t xml:space="preserve"> doses of HPV vaccine, and adolescents aged 15–18 years should receive 3 doses.</w:t>
      </w:r>
    </w:p>
    <w:p w14:paraId="5E1EAD82" w14:textId="29AAF15C" w:rsidR="004B76E7" w:rsidRPr="007932BC" w:rsidRDefault="004B76E7" w:rsidP="006D699C">
      <w:pPr>
        <w:pStyle w:val="Heading3"/>
      </w:pPr>
      <w:r w:rsidRPr="007932BC">
        <w:lastRenderedPageBreak/>
        <w:t>Key differences</w:t>
      </w:r>
    </w:p>
    <w:p w14:paraId="3E04777B" w14:textId="12B5D61F" w:rsidR="00F71D4D" w:rsidRPr="007932BC" w:rsidRDefault="00782E48" w:rsidP="00607400">
      <w:pPr>
        <w:pStyle w:val="NormalBeforeBullet"/>
      </w:pPr>
      <w:r w:rsidRPr="007932BC">
        <w:t>The main differences are:</w:t>
      </w:r>
    </w:p>
    <w:p w14:paraId="1EE9EF95" w14:textId="686CF70E" w:rsidR="00782E48" w:rsidRPr="007932BC" w:rsidRDefault="00782E48" w:rsidP="00607400">
      <w:pPr>
        <w:pStyle w:val="Bullet"/>
      </w:pPr>
      <w:r w:rsidRPr="007932BC">
        <w:t xml:space="preserve">the recommended vaccination schedule has changed from </w:t>
      </w:r>
      <w:proofErr w:type="gramStart"/>
      <w:r w:rsidRPr="007932BC">
        <w:t>2</w:t>
      </w:r>
      <w:proofErr w:type="gramEnd"/>
      <w:r w:rsidRPr="007932BC">
        <w:t xml:space="preserve"> doses to 1 dose for </w:t>
      </w:r>
      <w:r w:rsidR="000E1D6F">
        <w:t xml:space="preserve">all </w:t>
      </w:r>
      <w:r w:rsidRPr="007932BC">
        <w:t>immunocompetent people</w:t>
      </w:r>
      <w:r w:rsidR="000E1D6F">
        <w:t xml:space="preserve"> aged 9–25 years</w:t>
      </w:r>
    </w:p>
    <w:p w14:paraId="4E04E776" w14:textId="7A20794B" w:rsidR="00782E48" w:rsidRPr="007932BC" w:rsidRDefault="00782E48" w:rsidP="00607400">
      <w:pPr>
        <w:pStyle w:val="BulletLast"/>
      </w:pPr>
      <w:r w:rsidRPr="007932BC">
        <w:t>the age range for vaccination has changed from 9–18 years to 9–25 years.</w:t>
      </w:r>
    </w:p>
    <w:p w14:paraId="6A23E705" w14:textId="12459790" w:rsidR="0033693D" w:rsidRDefault="0033693D" w:rsidP="00607400">
      <w:r w:rsidRPr="007932BC">
        <w:t>The new recommendation also incorporates information about the need for vaccinated women to continue to participate in the National Cervical Screening Program</w:t>
      </w:r>
      <w:r w:rsidR="00495B96">
        <w:t xml:space="preserve"> (also see </w:t>
      </w:r>
      <w:hyperlink w:anchor="_Deleted_recommendation" w:history="1">
        <w:r w:rsidR="00495B96" w:rsidRPr="00495B96">
          <w:rPr>
            <w:rStyle w:val="Hyperlink"/>
          </w:rPr>
          <w:t>Deleted recommendation</w:t>
        </w:r>
      </w:hyperlink>
      <w:r w:rsidR="00495B96">
        <w:t>)</w:t>
      </w:r>
      <w:r w:rsidRPr="007932BC">
        <w:t>.</w:t>
      </w:r>
    </w:p>
    <w:p w14:paraId="62B14D22" w14:textId="08B360D1" w:rsidR="00A77ABD" w:rsidRPr="007932BC" w:rsidRDefault="00A77ABD" w:rsidP="00607400">
      <w:r>
        <w:t xml:space="preserve">The recommendation to vaccinate people with severely immunocompromising conditions with </w:t>
      </w:r>
      <w:proofErr w:type="gramStart"/>
      <w:r>
        <w:t>3</w:t>
      </w:r>
      <w:proofErr w:type="gramEnd"/>
      <w:r>
        <w:t xml:space="preserve"> doses of HPV vaccine is unchanged, as there is not enough evidence to support a reduced-dose schedule. </w:t>
      </w:r>
    </w:p>
    <w:p w14:paraId="37082936" w14:textId="08257648" w:rsidR="00704A94" w:rsidRPr="007932BC" w:rsidRDefault="00A55968" w:rsidP="006D699C">
      <w:pPr>
        <w:pStyle w:val="Heading3"/>
      </w:pPr>
      <w:r w:rsidRPr="007932BC">
        <w:t>E</w:t>
      </w:r>
      <w:r w:rsidR="00704A94" w:rsidRPr="007932BC">
        <w:t xml:space="preserve">vidence for </w:t>
      </w:r>
      <w:r w:rsidR="004B76E7" w:rsidRPr="007932BC">
        <w:t xml:space="preserve">the </w:t>
      </w:r>
      <w:r w:rsidR="002C6522">
        <w:t>updated</w:t>
      </w:r>
      <w:r w:rsidR="002C6522" w:rsidRPr="007932BC">
        <w:t xml:space="preserve"> </w:t>
      </w:r>
      <w:r w:rsidR="00704A94" w:rsidRPr="007932BC">
        <w:t>recommendation</w:t>
      </w:r>
    </w:p>
    <w:p w14:paraId="6AE76ECB" w14:textId="51B4A04F" w:rsidR="002C3F89" w:rsidRPr="007932BC" w:rsidRDefault="002C3F89" w:rsidP="006D699C">
      <w:pPr>
        <w:pStyle w:val="Heading4"/>
      </w:pPr>
      <w:r w:rsidRPr="007932BC">
        <w:t xml:space="preserve">Vaccine efficacy of </w:t>
      </w:r>
      <w:proofErr w:type="gramStart"/>
      <w:r w:rsidRPr="007932BC">
        <w:t>1</w:t>
      </w:r>
      <w:proofErr w:type="gramEnd"/>
      <w:r w:rsidRPr="007932BC">
        <w:t xml:space="preserve"> dose of HPV vaccine</w:t>
      </w:r>
    </w:p>
    <w:p w14:paraId="7B129BFC" w14:textId="718FDB15" w:rsidR="002C3F89" w:rsidRPr="007932BC" w:rsidRDefault="002C3F89" w:rsidP="00607400">
      <w:r w:rsidRPr="007932BC">
        <w:t>Studies of 4vHPV and 2vHPV vaccines show that a single dose given to girls and women aged 9</w:t>
      </w:r>
      <w:r w:rsidR="00007976">
        <w:t>–</w:t>
      </w:r>
      <w:r w:rsidRPr="007932BC">
        <w:t>25 years provides protection against HPV infection that is comparable to</w:t>
      </w:r>
      <w:r w:rsidRPr="007932BC" w:rsidDel="003818DF">
        <w:t xml:space="preserve"> </w:t>
      </w:r>
      <w:r w:rsidRPr="007932BC">
        <w:t>2</w:t>
      </w:r>
      <w:r w:rsidR="0048317F">
        <w:t> </w:t>
      </w:r>
      <w:r w:rsidRPr="007932BC">
        <w:t>or 3 doses of vaccine, and persists over several years.</w:t>
      </w:r>
      <w:r w:rsidR="005D4AF3">
        <w:fldChar w:fldCharType="begin">
          <w:fldData xml:space="preserve">PEVuZE5vdGU+PENpdGU+PEF1dGhvcj5CYXN1PC9BdXRob3I+PFllYXI+MjAyMTwvWWVhcj48UmVj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</w:fldData>
        </w:fldChar>
      </w:r>
      <w:r w:rsidR="005D4AF3">
        <w:instrText xml:space="preserve"> ADDIN EN.CITE </w:instrText>
      </w:r>
      <w:r w:rsidR="005D4AF3">
        <w:fldChar w:fldCharType="begin">
          <w:fldData xml:space="preserve">PEVuZE5vdGU+PENpdGU+PEF1dGhvcj5CYXN1PC9BdXRob3I+PFllYXI+MjAyMTwvWWVhcj48UmVj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</w:fldData>
        </w:fldChar>
      </w:r>
      <w:r w:rsidR="005D4AF3">
        <w:instrText xml:space="preserve"> ADDIN EN.CITE.DATA </w:instrText>
      </w:r>
      <w:r w:rsidR="005D4AF3">
        <w:fldChar w:fldCharType="end"/>
      </w:r>
      <w:r w:rsidR="005D4AF3">
        <w:fldChar w:fldCharType="separate"/>
      </w:r>
      <w:r w:rsidR="005D4AF3" w:rsidRPr="005D4AF3">
        <w:rPr>
          <w:noProof/>
          <w:vertAlign w:val="superscript"/>
        </w:rPr>
        <w:t>8,9,11,12</w:t>
      </w:r>
      <w:r w:rsidR="005D4AF3">
        <w:fldChar w:fldCharType="end"/>
      </w:r>
      <w:r w:rsidRPr="007932BC">
        <w:t xml:space="preserve"> </w:t>
      </w:r>
    </w:p>
    <w:p w14:paraId="13F71633" w14:textId="1A2824A1" w:rsidR="002C3F89" w:rsidRPr="007932BC" w:rsidRDefault="002C3F89" w:rsidP="00607400">
      <w:r w:rsidRPr="007932BC">
        <w:t xml:space="preserve">A clinical trial showed that </w:t>
      </w:r>
      <w:proofErr w:type="gramStart"/>
      <w:r w:rsidRPr="007932BC">
        <w:t>1</w:t>
      </w:r>
      <w:proofErr w:type="gramEnd"/>
      <w:r w:rsidRPr="007932BC">
        <w:t xml:space="preserve"> dose of 9vHPV vaccine </w:t>
      </w:r>
      <w:r w:rsidR="00007976">
        <w:t xml:space="preserve">had 97.5% efficacy </w:t>
      </w:r>
      <w:r w:rsidRPr="007932BC">
        <w:t>against persistent HPV infection in young women aged 15</w:t>
      </w:r>
      <w:r w:rsidR="00007976">
        <w:t>–</w:t>
      </w:r>
      <w:r w:rsidRPr="007932BC">
        <w:t>20 years.</w:t>
      </w:r>
      <w:r w:rsidR="005D4AF3">
        <w:fldChar w:fldCharType="begin">
          <w:fldData xml:space="preserve">PEVuZE5vdGU+PENpdGU+PEF1dGhvcj5CYXJuYWJhczwvQXV0aG9yPjxZZWFyPjIwMjI8L1llYXI+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</w:fldData>
        </w:fldChar>
      </w:r>
      <w:r w:rsidR="005D4AF3">
        <w:instrText xml:space="preserve"> ADDIN EN.CITE </w:instrText>
      </w:r>
      <w:r w:rsidR="005D4AF3">
        <w:fldChar w:fldCharType="begin">
          <w:fldData xml:space="preserve">PEVuZE5vdGU+PENpdGU+PEF1dGhvcj5CYXJuYWJhczwvQXV0aG9yPjxZZWFyPjIwMjI8L1llYXI+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</w:fldData>
        </w:fldChar>
      </w:r>
      <w:r w:rsidR="005D4AF3">
        <w:instrText xml:space="preserve"> ADDIN EN.CITE.DATA </w:instrText>
      </w:r>
      <w:r w:rsidR="005D4AF3">
        <w:fldChar w:fldCharType="end"/>
      </w:r>
      <w:r w:rsidR="005D4AF3">
        <w:fldChar w:fldCharType="separate"/>
      </w:r>
      <w:r w:rsidR="005D4AF3" w:rsidRPr="005D4AF3">
        <w:rPr>
          <w:noProof/>
          <w:vertAlign w:val="superscript"/>
        </w:rPr>
        <w:t>6</w:t>
      </w:r>
      <w:r w:rsidR="005D4AF3">
        <w:fldChar w:fldCharType="end"/>
      </w:r>
      <w:r w:rsidRPr="007932BC">
        <w:t xml:space="preserve"> </w:t>
      </w:r>
    </w:p>
    <w:p w14:paraId="7024CC86" w14:textId="0AC78F4D" w:rsidR="00B152AD" w:rsidRPr="007932BC" w:rsidRDefault="002C3F89" w:rsidP="00607400">
      <w:r w:rsidRPr="007932BC">
        <w:t xml:space="preserve">A clinical trial showed that an effective immune response occurs in almost all </w:t>
      </w:r>
      <w:r w:rsidR="0048317F">
        <w:t>people who receive</w:t>
      </w:r>
      <w:r w:rsidRPr="007932BC">
        <w:t xml:space="preserve"> a single dose of 9vHPV or 2vHPV vaccine.</w:t>
      </w:r>
      <w:r w:rsidR="005D4AF3">
        <w:fldChar w:fldCharType="begin">
          <w:fldData xml:space="preserve">PEVuZE5vdGU+PENpdGU+PEF1dGhvcj5XYXRzb24tSm9uZXM8L0F1dGhvcj48WWVhcj4yMDIyPC9Z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</w:fldData>
        </w:fldChar>
      </w:r>
      <w:r w:rsidR="005D4AF3">
        <w:instrText xml:space="preserve"> ADDIN EN.CITE </w:instrText>
      </w:r>
      <w:r w:rsidR="005D4AF3">
        <w:fldChar w:fldCharType="begin">
          <w:fldData xml:space="preserve">PEVuZE5vdGU+PENpdGU+PEF1dGhvcj5XYXRzb24tSm9uZXM8L0F1dGhvcj48WWVhcj4yMDIyPC9Z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</w:fldData>
        </w:fldChar>
      </w:r>
      <w:r w:rsidR="005D4AF3">
        <w:instrText xml:space="preserve"> ADDIN EN.CITE.DATA </w:instrText>
      </w:r>
      <w:r w:rsidR="005D4AF3">
        <w:fldChar w:fldCharType="end"/>
      </w:r>
      <w:r w:rsidR="005D4AF3">
        <w:fldChar w:fldCharType="separate"/>
      </w:r>
      <w:r w:rsidR="005D4AF3" w:rsidRPr="005D4AF3">
        <w:rPr>
          <w:noProof/>
          <w:vertAlign w:val="superscript"/>
        </w:rPr>
        <w:t>7</w:t>
      </w:r>
      <w:r w:rsidR="005D4AF3">
        <w:fldChar w:fldCharType="end"/>
      </w:r>
      <w:r w:rsidRPr="007932BC">
        <w:t xml:space="preserve"> Although the antibody titres induced by a single dose of vaccine are lower </w:t>
      </w:r>
      <w:r w:rsidR="0048317F">
        <w:t>than</w:t>
      </w:r>
      <w:r w:rsidRPr="007932BC">
        <w:t xml:space="preserve"> after 2 or 3 doses, they stabilise from 12 months </w:t>
      </w:r>
      <w:r w:rsidR="004A082F">
        <w:t>and do not appear to wane after that</w:t>
      </w:r>
      <w:r w:rsidRPr="007932BC">
        <w:t>.</w:t>
      </w:r>
      <w:r w:rsidR="005D4AF3">
        <w:fldChar w:fldCharType="begin">
          <w:fldData xml:space="preserve">PEVuZE5vdGU+PENpdGU+PEF1dGhvcj5XYXRzb24tSm9uZXM8L0F1dGhvcj48WWVhcj4yMDIyPC9Z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</w:fldData>
        </w:fldChar>
      </w:r>
      <w:r w:rsidR="005D4AF3">
        <w:instrText xml:space="preserve"> ADDIN EN.CITE </w:instrText>
      </w:r>
      <w:r w:rsidR="005D4AF3">
        <w:fldChar w:fldCharType="begin">
          <w:fldData xml:space="preserve">PEVuZE5vdGU+PENpdGU+PEF1dGhvcj5XYXRzb24tSm9uZXM8L0F1dGhvcj48WWVhcj4yMDIyPC9Z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</w:fldData>
        </w:fldChar>
      </w:r>
      <w:r w:rsidR="005D4AF3">
        <w:instrText xml:space="preserve"> ADDIN EN.CITE.DATA </w:instrText>
      </w:r>
      <w:r w:rsidR="005D4AF3">
        <w:fldChar w:fldCharType="end"/>
      </w:r>
      <w:r w:rsidR="005D4AF3">
        <w:fldChar w:fldCharType="separate"/>
      </w:r>
      <w:r w:rsidR="005D4AF3" w:rsidRPr="005D4AF3">
        <w:rPr>
          <w:noProof/>
          <w:vertAlign w:val="superscript"/>
        </w:rPr>
        <w:t>7</w:t>
      </w:r>
      <w:r w:rsidR="005D4AF3">
        <w:fldChar w:fldCharType="end"/>
      </w:r>
      <w:r w:rsidRPr="007932BC">
        <w:t xml:space="preserve"> </w:t>
      </w:r>
      <w:r w:rsidR="00191AD4">
        <w:t>The same pattern of antibody waning is also seen in people who receive 2 or 3 doses of vaccine.</w:t>
      </w:r>
    </w:p>
    <w:p w14:paraId="42484CDB" w14:textId="29A46A30" w:rsidR="00296D4A" w:rsidRPr="007932BC" w:rsidRDefault="002C3F89" w:rsidP="00607400">
      <w:r w:rsidRPr="007932BC">
        <w:t xml:space="preserve">Long-term studies of 4vHPV and 2vHPV vaccines </w:t>
      </w:r>
      <w:r w:rsidR="00FB23E1">
        <w:t>show</w:t>
      </w:r>
      <w:r w:rsidRPr="007932BC">
        <w:t xml:space="preserve"> that the immune response remains stable from 12 months up to 11 years after vaccination, </w:t>
      </w:r>
      <w:r w:rsidR="004A082F">
        <w:t>and</w:t>
      </w:r>
      <w:r w:rsidRPr="007932BC">
        <w:t xml:space="preserve"> protection against HPV infection is maintained</w:t>
      </w:r>
      <w:r w:rsidR="004A082F">
        <w:t xml:space="preserve"> during this time</w:t>
      </w:r>
      <w:r w:rsidRPr="007932BC">
        <w:t>.</w:t>
      </w:r>
      <w:r w:rsidR="005D4AF3">
        <w:fldChar w:fldCharType="begin">
          <w:fldData xml:space="preserve">PEVuZE5vdGU+PENpdGU+PEF1dGhvcj5TYW5rYXJhbmFyYXlhbmFuPC9BdXRob3I+PFllYXI+MjAx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</w:fldData>
        </w:fldChar>
      </w:r>
      <w:r w:rsidR="005D4AF3">
        <w:instrText xml:space="preserve"> ADDIN EN.CITE </w:instrText>
      </w:r>
      <w:r w:rsidR="005D4AF3">
        <w:fldChar w:fldCharType="begin">
          <w:fldData xml:space="preserve">PEVuZE5vdGU+PENpdGU+PEF1dGhvcj5TYW5rYXJhbmFyYXlhbmFuPC9BdXRob3I+PFllYXI+MjAx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</w:fldData>
        </w:fldChar>
      </w:r>
      <w:r w:rsidR="005D4AF3">
        <w:instrText xml:space="preserve"> ADDIN EN.CITE.DATA </w:instrText>
      </w:r>
      <w:r w:rsidR="005D4AF3">
        <w:fldChar w:fldCharType="end"/>
      </w:r>
      <w:r w:rsidR="005D4AF3">
        <w:fldChar w:fldCharType="separate"/>
      </w:r>
      <w:r w:rsidR="005D4AF3" w:rsidRPr="005D4AF3">
        <w:rPr>
          <w:noProof/>
          <w:vertAlign w:val="superscript"/>
        </w:rPr>
        <w:t>9,13-15</w:t>
      </w:r>
      <w:r w:rsidR="005D4AF3">
        <w:fldChar w:fldCharType="end"/>
      </w:r>
      <w:r w:rsidR="004A082F">
        <w:t xml:space="preserve"> </w:t>
      </w:r>
      <w:r w:rsidR="00296D4A" w:rsidRPr="007932BC">
        <w:t xml:space="preserve">Observational studies </w:t>
      </w:r>
      <w:r w:rsidR="004A082F">
        <w:t>show</w:t>
      </w:r>
      <w:r w:rsidR="00296D4A" w:rsidRPr="007932BC">
        <w:t xml:space="preserve"> that a single dose of HPV vaccine provides protection up to 11 years after vaccination.</w:t>
      </w:r>
      <w:r w:rsidR="005D4AF3">
        <w:fldChar w:fldCharType="begin">
          <w:fldData xml:space="preserve">PEVuZE5vdGU+PENpdGU+PEF1dGhvcj5CYXN1PC9BdXRob3I+PFllYXI+MjAyMTwvWWVhcj48UmVj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</w:fldData>
        </w:fldChar>
      </w:r>
      <w:r w:rsidR="005D4AF3">
        <w:instrText xml:space="preserve"> ADDIN EN.CITE </w:instrText>
      </w:r>
      <w:r w:rsidR="005D4AF3">
        <w:fldChar w:fldCharType="begin">
          <w:fldData xml:space="preserve">PEVuZE5vdGU+PENpdGU+PEF1dGhvcj5CYXN1PC9BdXRob3I+PFllYXI+MjAyMTwvWWVhcj48UmVj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</w:fldData>
        </w:fldChar>
      </w:r>
      <w:r w:rsidR="005D4AF3">
        <w:instrText xml:space="preserve"> ADDIN EN.CITE.DATA </w:instrText>
      </w:r>
      <w:r w:rsidR="005D4AF3">
        <w:fldChar w:fldCharType="end"/>
      </w:r>
      <w:r w:rsidR="005D4AF3">
        <w:fldChar w:fldCharType="separate"/>
      </w:r>
      <w:r w:rsidR="005D4AF3" w:rsidRPr="005D4AF3">
        <w:rPr>
          <w:noProof/>
          <w:vertAlign w:val="superscript"/>
        </w:rPr>
        <w:t>8,9</w:t>
      </w:r>
      <w:r w:rsidR="005D4AF3">
        <w:fldChar w:fldCharType="end"/>
      </w:r>
      <w:r w:rsidR="00296D4A" w:rsidRPr="007932BC">
        <w:t xml:space="preserve"> </w:t>
      </w:r>
    </w:p>
    <w:p w14:paraId="17CEB124" w14:textId="124C170D" w:rsidR="00404B27" w:rsidRPr="007932BC" w:rsidRDefault="002C6522" w:rsidP="00607400">
      <w:r>
        <w:t>T</w:t>
      </w:r>
      <w:r w:rsidR="00404B27" w:rsidRPr="007932BC">
        <w:t xml:space="preserve">he WHO SAGE assessment found that there was evidence </w:t>
      </w:r>
      <w:r w:rsidR="00B0731D">
        <w:t>that strongly supports the use</w:t>
      </w:r>
      <w:r w:rsidR="00404B27" w:rsidRPr="007932BC">
        <w:t xml:space="preserve"> of </w:t>
      </w:r>
      <w:r w:rsidR="00FB23E1">
        <w:t>1</w:t>
      </w:r>
      <w:r w:rsidR="00404B27" w:rsidRPr="007932BC">
        <w:t xml:space="preserve"> dose of HPV vaccine.</w:t>
      </w:r>
      <w:r w:rsidR="005D4AF3">
        <w:fldChar w:fldCharType="begin"/>
      </w:r>
      <w:r w:rsidR="005D4AF3">
        <w:instrText xml:space="preserve"> ADDIN EN.CITE &lt;EndNote&gt;&lt;Cite&gt;&lt;Author&gt;Cochrane Response&lt;/Author&gt;&lt;Year&gt;2022&lt;/Year&gt;&lt;RecNum&gt;154&lt;/RecNum&gt;&lt;DisplayText&gt;&lt;style face="superscript"&gt;4&lt;/style&gt;&lt;/DisplayText&gt;&lt;record&gt;&lt;rec-number&gt;154&lt;/rec-number&gt;&lt;foreign-keys&gt;&lt;key app="EN" db-id="dwrxzxxa29e0rpewxe8xafe6pvefpfwz9w59" timestamp="1684120029"&gt;154&lt;/key&gt;&lt;/foreign-keys&gt;&lt;ref-type name="Report"&gt;27&lt;/ref-type&gt;&lt;contributors&gt;&lt;authors&gt;&lt;author&gt;Cochrane Response,&lt;/author&gt;&lt;/authors&gt;&lt;/contributors&gt;&lt;titles&gt;&lt;title&gt;Efficacy, effectiveness and immunogenicity of one dose of HPV vaccine compared with no vaccination, two doses, or three doses&lt;/title&gt;&lt;/titles&gt;&lt;number&gt;24 April 2023&lt;/number&gt;&lt;dates&gt;&lt;year&gt;2022&lt;/year&gt;&lt;/dates&gt;&lt;pub-location&gt;London&lt;/pub-location&gt;&lt;publisher&gt;Cochrane Response&lt;/publisher&gt;&lt;urls&gt;&lt;related-urls&gt;&lt;url&gt;https://cdn-auth-cms.who.int/media/docs/default-source/immunization/position_paper_documents/human-papillomavirus-(hpv)/systematic-review-of-1-dose-of-hpv-vaccinec14d7ee3-e409-4a1a-afd9-c3e7e0dd2bd9.pdf&lt;/url&gt;&lt;/related-urls&gt;&lt;/urls&gt;&lt;/record&gt;&lt;/Cite&gt;&lt;/EndNote&gt;</w:instrText>
      </w:r>
      <w:r w:rsidR="005D4AF3">
        <w:fldChar w:fldCharType="separate"/>
      </w:r>
      <w:r w:rsidR="005D4AF3" w:rsidRPr="005D4AF3">
        <w:rPr>
          <w:noProof/>
          <w:vertAlign w:val="superscript"/>
        </w:rPr>
        <w:t>4</w:t>
      </w:r>
      <w:r w:rsidR="005D4AF3">
        <w:fldChar w:fldCharType="end"/>
      </w:r>
      <w:r w:rsidR="00404B27" w:rsidRPr="007932BC">
        <w:t xml:space="preserve"> This was based on 59 studies reviewed in 2022. The findings of this GRADE assessment are consistent with those of the WHO SAGE, and additional studies published since then are also consistent</w:t>
      </w:r>
      <w:r w:rsidR="006A5FC6" w:rsidRPr="007932BC">
        <w:t>.</w:t>
      </w:r>
      <w:r w:rsidR="005D4AF3">
        <w:fldChar w:fldCharType="begin">
          <w:fldData xml:space="preserve">PEVuZE5vdGU+PENpdGU+PEF1dGhvcj5BYmVsPC9BdXRob3I+PFllYXI+MjAyMTwvWWVhcj48UmVj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</w:fldData>
        </w:fldChar>
      </w:r>
      <w:r w:rsidR="005D4AF3">
        <w:instrText xml:space="preserve"> ADDIN EN.CITE </w:instrText>
      </w:r>
      <w:r w:rsidR="005D4AF3">
        <w:fldChar w:fldCharType="begin">
          <w:fldData xml:space="preserve">PEVuZE5vdGU+PENpdGU+PEF1dGhvcj5BYmVsPC9BdXRob3I+PFllYXI+MjAyMTwvWWVhcj48UmVj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</w:fldData>
        </w:fldChar>
      </w:r>
      <w:r w:rsidR="005D4AF3">
        <w:instrText xml:space="preserve"> ADDIN EN.CITE.DATA </w:instrText>
      </w:r>
      <w:r w:rsidR="005D4AF3">
        <w:fldChar w:fldCharType="end"/>
      </w:r>
      <w:r w:rsidR="005D4AF3">
        <w:fldChar w:fldCharType="separate"/>
      </w:r>
      <w:r w:rsidR="005D4AF3" w:rsidRPr="005D4AF3">
        <w:rPr>
          <w:noProof/>
          <w:vertAlign w:val="superscript"/>
        </w:rPr>
        <w:t>16-18</w:t>
      </w:r>
      <w:r w:rsidR="005D4AF3">
        <w:fldChar w:fldCharType="end"/>
      </w:r>
    </w:p>
    <w:p w14:paraId="00B20542" w14:textId="3F6883C0" w:rsidR="00FA4D54" w:rsidRDefault="002C3F89" w:rsidP="00FA4D54">
      <w:r w:rsidRPr="007932BC">
        <w:t>The</w:t>
      </w:r>
      <w:r w:rsidR="00E96129">
        <w:t>re is limited evidence on the</w:t>
      </w:r>
      <w:r w:rsidRPr="007932BC">
        <w:t xml:space="preserve"> effectiveness or efficacy of a single dose of HPV vaccine in males. </w:t>
      </w:r>
      <w:r w:rsidR="00FA4D54" w:rsidRPr="00FA4D54">
        <w:t>However, there is no reason to expect that the immune response and clinical protection from the vaccine would be different in males and females.</w:t>
      </w:r>
    </w:p>
    <w:p w14:paraId="0038E75C" w14:textId="16561D62" w:rsidR="002C3F89" w:rsidRPr="007932BC" w:rsidRDefault="002C3F89" w:rsidP="006D699C">
      <w:pPr>
        <w:pStyle w:val="Heading4"/>
      </w:pPr>
      <w:r w:rsidRPr="007932BC">
        <w:t>Increasing the upper age limit for vaccination to 25 years</w:t>
      </w:r>
    </w:p>
    <w:p w14:paraId="7EDB7444" w14:textId="30A653EA" w:rsidR="00B73F36" w:rsidRPr="007932BC" w:rsidRDefault="002C3F89" w:rsidP="00607400">
      <w:r w:rsidRPr="007932BC">
        <w:t>T</w:t>
      </w:r>
      <w:r w:rsidR="00B73F36" w:rsidRPr="007932BC">
        <w:t>he evidence for a single dose</w:t>
      </w:r>
      <w:r w:rsidRPr="007932BC">
        <w:t xml:space="preserve"> of HPV vaccine</w:t>
      </w:r>
      <w:r w:rsidR="00B73F36" w:rsidRPr="007932BC">
        <w:t xml:space="preserve"> includes long-term follow-up of people </w:t>
      </w:r>
      <w:r w:rsidR="000925F8">
        <w:t xml:space="preserve">aged up to and including 25 years </w:t>
      </w:r>
      <w:r w:rsidR="00B73F36" w:rsidRPr="007932BC">
        <w:t xml:space="preserve">who were vaccinated </w:t>
      </w:r>
      <w:r w:rsidR="000925F8">
        <w:t>with 1 dose of HPV vaccine</w:t>
      </w:r>
      <w:r w:rsidR="00B73F36" w:rsidRPr="007932BC">
        <w:t>.</w:t>
      </w:r>
      <w:r w:rsidR="005D4AF3">
        <w:fldChar w:fldCharType="begin">
          <w:fldData xml:space="preserve">PEVuZE5vdGU+PENpdGU+PEF1dGhvcj5LcmVpbWVyPC9BdXRob3I+PFllYXI+MjAyMDwvWWVhcj48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</w:fldData>
        </w:fldChar>
      </w:r>
      <w:r w:rsidR="005D4AF3">
        <w:instrText xml:space="preserve"> ADDIN EN.CITE </w:instrText>
      </w:r>
      <w:r w:rsidR="005D4AF3">
        <w:fldChar w:fldCharType="begin">
          <w:fldData xml:space="preserve">PEVuZE5vdGU+PENpdGU+PEF1dGhvcj5LcmVpbWVyPC9BdXRob3I+PFllYXI+MjAyMDwvWWVhcj48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</w:fldData>
        </w:fldChar>
      </w:r>
      <w:r w:rsidR="005D4AF3">
        <w:instrText xml:space="preserve"> ADDIN EN.CITE.DATA </w:instrText>
      </w:r>
      <w:r w:rsidR="005D4AF3">
        <w:fldChar w:fldCharType="end"/>
      </w:r>
      <w:r w:rsidR="005D4AF3">
        <w:fldChar w:fldCharType="separate"/>
      </w:r>
      <w:r w:rsidR="005D4AF3" w:rsidRPr="005D4AF3">
        <w:rPr>
          <w:noProof/>
          <w:vertAlign w:val="superscript"/>
        </w:rPr>
        <w:t>9,11</w:t>
      </w:r>
      <w:r w:rsidR="005D4AF3">
        <w:fldChar w:fldCharType="end"/>
      </w:r>
      <w:r w:rsidRPr="007932BC">
        <w:t xml:space="preserve"> These studies show that the vaccine has long-term effectiveness in this age group. </w:t>
      </w:r>
      <w:r w:rsidR="00B73F36" w:rsidRPr="007932BC">
        <w:t>This evidence underpins the recommendation to provide a dose for all people aged 9–25 years.</w:t>
      </w:r>
    </w:p>
    <w:p w14:paraId="70BA2DF0" w14:textId="4877FA41" w:rsidR="005148F7" w:rsidRPr="007932BC" w:rsidRDefault="006D699C" w:rsidP="006D699C">
      <w:pPr>
        <w:pStyle w:val="Heading2"/>
      </w:pPr>
      <w:bookmarkStart w:id="8" w:name="_Toc135391038"/>
      <w:r>
        <w:lastRenderedPageBreak/>
        <w:t>Recommendations with minor changes to align with the updated recommendation</w:t>
      </w:r>
      <w:bookmarkEnd w:id="8"/>
    </w:p>
    <w:p w14:paraId="31813139" w14:textId="350C3DA2" w:rsidR="005148F7" w:rsidRPr="007932BC" w:rsidRDefault="005148F7" w:rsidP="004A082F">
      <w:pPr>
        <w:pStyle w:val="BoxText"/>
        <w:keepNext/>
        <w:rPr>
          <w:b/>
        </w:rPr>
      </w:pPr>
      <w:r w:rsidRPr="007932BC">
        <w:rPr>
          <w:b/>
        </w:rPr>
        <w:t xml:space="preserve">Adults aged ≥26 years </w:t>
      </w:r>
      <w:proofErr w:type="gramStart"/>
      <w:r w:rsidRPr="007932BC">
        <w:rPr>
          <w:b/>
        </w:rPr>
        <w:t>are not recommended</w:t>
      </w:r>
      <w:proofErr w:type="gramEnd"/>
      <w:r w:rsidRPr="007932BC">
        <w:rPr>
          <w:b/>
        </w:rPr>
        <w:t xml:space="preserve"> to receive HPV vaccine</w:t>
      </w:r>
    </w:p>
    <w:p w14:paraId="3E5C0D5D" w14:textId="3750D608" w:rsidR="00C62B9E" w:rsidRPr="007932BC" w:rsidRDefault="00C62B9E" w:rsidP="004A082F">
      <w:pPr>
        <w:pStyle w:val="BoxText"/>
        <w:keepNext/>
        <w:rPr>
          <w:bCs/>
        </w:rPr>
      </w:pPr>
      <w:r w:rsidRPr="007932BC">
        <w:t xml:space="preserve">Adults aged </w:t>
      </w:r>
      <w:r w:rsidR="00490D4E">
        <w:t>≥</w:t>
      </w:r>
      <w:r w:rsidRPr="007932BC">
        <w:t xml:space="preserve">26 years </w:t>
      </w:r>
      <w:proofErr w:type="gramStart"/>
      <w:r w:rsidRPr="007932BC">
        <w:t>are not routinely recommended</w:t>
      </w:r>
      <w:proofErr w:type="gramEnd"/>
      <w:r w:rsidRPr="007932BC">
        <w:t xml:space="preserve"> to receive HPV vaccine</w:t>
      </w:r>
      <w:r w:rsidRPr="007932BC">
        <w:rPr>
          <w:bCs/>
        </w:rPr>
        <w:t xml:space="preserve">. </w:t>
      </w:r>
    </w:p>
    <w:p w14:paraId="6C796E17" w14:textId="77777777" w:rsidR="00C62B9E" w:rsidRPr="007932BC" w:rsidRDefault="00C62B9E" w:rsidP="00607400">
      <w:pPr>
        <w:pStyle w:val="BoxText"/>
      </w:pPr>
      <w:r w:rsidRPr="007932BC">
        <w:t xml:space="preserve">However, </w:t>
      </w:r>
      <w:proofErr w:type="gramStart"/>
      <w:r w:rsidRPr="007932BC">
        <w:t>some</w:t>
      </w:r>
      <w:proofErr w:type="gramEnd"/>
      <w:r w:rsidRPr="007932BC">
        <w:t xml:space="preserve"> adults may benefit from HPV vaccination. When deciding whether to vaccinate adults, consider: </w:t>
      </w:r>
    </w:p>
    <w:p w14:paraId="0981693C" w14:textId="77777777" w:rsidR="00C62B9E" w:rsidRPr="007932BC" w:rsidRDefault="00C62B9E" w:rsidP="00607400">
      <w:pPr>
        <w:pStyle w:val="BoxBullet"/>
      </w:pPr>
      <w:r w:rsidRPr="007932BC">
        <w:t xml:space="preserve">the likelihood of previous exposure to HPV </w:t>
      </w:r>
    </w:p>
    <w:p w14:paraId="44AEE675" w14:textId="77777777" w:rsidR="00C62B9E" w:rsidRPr="007932BC" w:rsidRDefault="00C62B9E" w:rsidP="00607400">
      <w:pPr>
        <w:pStyle w:val="BoxBullet"/>
      </w:pPr>
      <w:r w:rsidRPr="007932BC">
        <w:t>the future risks of HPV exposure</w:t>
      </w:r>
    </w:p>
    <w:p w14:paraId="04CBF12C" w14:textId="5FDD28B8" w:rsidR="00C62B9E" w:rsidRPr="007932BC" w:rsidRDefault="00C62B9E" w:rsidP="00607400">
      <w:pPr>
        <w:pStyle w:val="BoxText"/>
      </w:pPr>
      <w:r w:rsidRPr="007932BC">
        <w:t xml:space="preserve">Many adults are likely to have been exposed to 1 or more HPV types contained in the vaccine through sexual activity (see </w:t>
      </w:r>
      <w:hyperlink r:id="rId16" w:anchor="epidemiology" w:history="1">
        <w:r w:rsidRPr="00490D4E">
          <w:rPr>
            <w:rStyle w:val="Hyperlink"/>
          </w:rPr>
          <w:t>Epidemiology</w:t>
        </w:r>
      </w:hyperlink>
      <w:r w:rsidRPr="007932BC">
        <w:t xml:space="preserve">). Vaccination will not clear a past infection, but can provide protection against future infections. </w:t>
      </w:r>
    </w:p>
    <w:p w14:paraId="68E94CBE" w14:textId="0109D244" w:rsidR="005148F7" w:rsidRPr="007932BC" w:rsidRDefault="00C62B9E" w:rsidP="00607400">
      <w:pPr>
        <w:pStyle w:val="BoxText"/>
      </w:pPr>
      <w:r w:rsidRPr="007932BC">
        <w:t>The recommended schedule for adults aged ≥26 years is 3 doses, with an interval of 2 months between dose 1 and dose 2, and 4 months between dose 2 and dose 3.</w:t>
      </w:r>
    </w:p>
    <w:p w14:paraId="4D6724BD" w14:textId="5453799B" w:rsidR="005148F7" w:rsidRDefault="002C6522" w:rsidP="00607400">
      <w:r>
        <w:t>This</w:t>
      </w:r>
      <w:r w:rsidR="00084FF1" w:rsidRPr="007932BC">
        <w:t xml:space="preserve"> recommendation </w:t>
      </w:r>
      <w:r>
        <w:t xml:space="preserve">has been updated to </w:t>
      </w:r>
      <w:r w:rsidR="00084FF1" w:rsidRPr="007932BC">
        <w:t>increases the specified age</w:t>
      </w:r>
      <w:r w:rsidR="00782E48" w:rsidRPr="007932BC">
        <w:t xml:space="preserve"> from ≥19</w:t>
      </w:r>
      <w:r>
        <w:t> </w:t>
      </w:r>
      <w:r w:rsidR="00782E48" w:rsidRPr="007932BC">
        <w:t>years</w:t>
      </w:r>
      <w:r w:rsidR="00084FF1" w:rsidRPr="007932BC">
        <w:t xml:space="preserve"> to ≥26</w:t>
      </w:r>
      <w:r w:rsidR="005D4AF3">
        <w:t> </w:t>
      </w:r>
      <w:r w:rsidR="00084FF1" w:rsidRPr="007932BC">
        <w:t>years</w:t>
      </w:r>
      <w:r w:rsidR="00782E48" w:rsidRPr="007932BC">
        <w:t>,</w:t>
      </w:r>
      <w:r w:rsidR="00D35E6D" w:rsidRPr="007932BC">
        <w:t xml:space="preserve"> </w:t>
      </w:r>
      <w:r w:rsidR="00782E48" w:rsidRPr="007932BC">
        <w:t>and</w:t>
      </w:r>
      <w:r w:rsidR="00D35E6D" w:rsidRPr="007932BC">
        <w:t xml:space="preserve"> clarif</w:t>
      </w:r>
      <w:r>
        <w:t>y</w:t>
      </w:r>
      <w:r w:rsidR="00D35E6D" w:rsidRPr="007932BC">
        <w:t xml:space="preserve"> that the recommended vaccination schedule for adults aged ≥26 years is 3 doses.</w:t>
      </w:r>
    </w:p>
    <w:p w14:paraId="26402E56" w14:textId="77777777" w:rsidR="005D4AF3" w:rsidRPr="007932BC" w:rsidRDefault="005D4AF3" w:rsidP="00607400"/>
    <w:p w14:paraId="703215CE" w14:textId="6402B021" w:rsidR="005148F7" w:rsidRPr="007932BC" w:rsidRDefault="005148F7" w:rsidP="00607400">
      <w:pPr>
        <w:pStyle w:val="BoxText"/>
        <w:rPr>
          <w:b/>
        </w:rPr>
      </w:pPr>
      <w:r w:rsidRPr="007932BC">
        <w:rPr>
          <w:b/>
        </w:rPr>
        <w:t xml:space="preserve">People with severely immunocompromising conditions are recommended to receive </w:t>
      </w:r>
      <w:proofErr w:type="gramStart"/>
      <w:r w:rsidRPr="007932BC">
        <w:rPr>
          <w:b/>
        </w:rPr>
        <w:t>3</w:t>
      </w:r>
      <w:proofErr w:type="gramEnd"/>
      <w:r w:rsidRPr="007932BC">
        <w:rPr>
          <w:b/>
        </w:rPr>
        <w:t xml:space="preserve"> doses of HPV vaccine</w:t>
      </w:r>
    </w:p>
    <w:p w14:paraId="2729C316" w14:textId="77777777" w:rsidR="00C62B9E" w:rsidRPr="007932BC" w:rsidRDefault="00C62B9E" w:rsidP="00607400">
      <w:pPr>
        <w:pStyle w:val="BoxText"/>
      </w:pPr>
      <w:r w:rsidRPr="007932BC">
        <w:t xml:space="preserve">A 3-dose schedule of 9vHPV vaccine </w:t>
      </w:r>
      <w:proofErr w:type="gramStart"/>
      <w:r w:rsidRPr="007932BC">
        <w:t>is recommended</w:t>
      </w:r>
      <w:proofErr w:type="gramEnd"/>
      <w:r w:rsidRPr="007932BC">
        <w:t xml:space="preserve"> for people with severely immunocompromising conditions, regardless of their age when they started vaccination. </w:t>
      </w:r>
    </w:p>
    <w:p w14:paraId="082DFB43" w14:textId="1A1F4864" w:rsidR="00C62B9E" w:rsidRPr="007932BC" w:rsidRDefault="00C62B9E" w:rsidP="00607400">
      <w:pPr>
        <w:pStyle w:val="BoxText"/>
      </w:pPr>
      <w:r w:rsidRPr="007932BC">
        <w:t>This is because their immune response is likely to be lower than for immunocompetent people. They are also more likely to develop a persistent HPV infection and HPV-related disease.</w:t>
      </w:r>
      <w:r w:rsidR="005D4AF3">
        <w:fldChar w:fldCharType="begin">
          <w:fldData xml:space="preserve">PEVuZE5vdGU+PENpdGU+PEF1dGhvcj5WYWpkaWM8L0F1dGhvcj48WWVhcj4yMDA5PC9ZZWFyPjxS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</w:fldData>
        </w:fldChar>
      </w:r>
      <w:r w:rsidR="005D4AF3">
        <w:instrText xml:space="preserve"> ADDIN EN.CITE </w:instrText>
      </w:r>
      <w:r w:rsidR="005D4AF3">
        <w:fldChar w:fldCharType="begin">
          <w:fldData xml:space="preserve">PEVuZE5vdGU+PENpdGU+PEF1dGhvcj5WYWpkaWM8L0F1dGhvcj48WWVhcj4yMDA5PC9ZZWFyPjxS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</w:fldData>
        </w:fldChar>
      </w:r>
      <w:r w:rsidR="005D4AF3">
        <w:instrText xml:space="preserve"> ADDIN EN.CITE.DATA </w:instrText>
      </w:r>
      <w:r w:rsidR="005D4AF3">
        <w:fldChar w:fldCharType="end"/>
      </w:r>
      <w:r w:rsidR="005D4AF3">
        <w:fldChar w:fldCharType="separate"/>
      </w:r>
      <w:r w:rsidR="005D4AF3" w:rsidRPr="005D4AF3">
        <w:rPr>
          <w:noProof/>
          <w:vertAlign w:val="superscript"/>
        </w:rPr>
        <w:t>19,20</w:t>
      </w:r>
      <w:r w:rsidR="005D4AF3">
        <w:fldChar w:fldCharType="end"/>
      </w:r>
      <w:r w:rsidRPr="007932BC">
        <w:t xml:space="preserve"> </w:t>
      </w:r>
    </w:p>
    <w:p w14:paraId="670CEBC4" w14:textId="77777777" w:rsidR="00C62B9E" w:rsidRPr="007932BC" w:rsidRDefault="00C62B9E" w:rsidP="00607400">
      <w:pPr>
        <w:pStyle w:val="BoxText"/>
      </w:pPr>
      <w:r w:rsidRPr="007932BC">
        <w:t>Severely immunocompromising conditions include:</w:t>
      </w:r>
    </w:p>
    <w:p w14:paraId="75BDA168" w14:textId="77777777" w:rsidR="00C62B9E" w:rsidRPr="007932BC" w:rsidRDefault="00C62B9E" w:rsidP="00607400">
      <w:pPr>
        <w:pStyle w:val="BoxBullet"/>
      </w:pPr>
      <w:r w:rsidRPr="007932BC">
        <w:t>primary or secondary immunodeficiencies (complete or partial deficiencies of B-lymphocyte antibody or T-lymphocytes)</w:t>
      </w:r>
    </w:p>
    <w:p w14:paraId="06E5FF82" w14:textId="77777777" w:rsidR="00C62B9E" w:rsidRPr="007932BC" w:rsidRDefault="00C62B9E" w:rsidP="00607400">
      <w:pPr>
        <w:pStyle w:val="BoxBullet"/>
      </w:pPr>
      <w:r w:rsidRPr="007932BC">
        <w:t>HIV infection</w:t>
      </w:r>
    </w:p>
    <w:p w14:paraId="4087C0EB" w14:textId="77777777" w:rsidR="00C62B9E" w:rsidRPr="007932BC" w:rsidRDefault="00C62B9E" w:rsidP="00607400">
      <w:pPr>
        <w:pStyle w:val="BoxBullet"/>
      </w:pPr>
      <w:r w:rsidRPr="007932BC">
        <w:t>malignancy</w:t>
      </w:r>
    </w:p>
    <w:p w14:paraId="3300D508" w14:textId="77777777" w:rsidR="00C62B9E" w:rsidRPr="007932BC" w:rsidRDefault="00C62B9E" w:rsidP="00607400">
      <w:pPr>
        <w:pStyle w:val="BoxBullet"/>
      </w:pPr>
      <w:r w:rsidRPr="007932BC">
        <w:t xml:space="preserve">organ transplantation </w:t>
      </w:r>
    </w:p>
    <w:p w14:paraId="41F96FB2" w14:textId="77777777" w:rsidR="00C62B9E" w:rsidRPr="007932BC" w:rsidRDefault="00C62B9E" w:rsidP="00607400">
      <w:pPr>
        <w:pStyle w:val="BoxBullet"/>
      </w:pPr>
      <w:r w:rsidRPr="007932BC">
        <w:t xml:space="preserve">significant immunosuppressive therapy </w:t>
      </w:r>
    </w:p>
    <w:p w14:paraId="193EC6B3" w14:textId="77777777" w:rsidR="00C62B9E" w:rsidRPr="007932BC" w:rsidRDefault="00C62B9E" w:rsidP="00607400">
      <w:pPr>
        <w:pStyle w:val="BoxText"/>
        <w:rPr>
          <w:bCs/>
          <w:i/>
          <w:iCs/>
        </w:rPr>
      </w:pPr>
      <w:r w:rsidRPr="007932BC">
        <w:rPr>
          <w:bCs/>
          <w:i/>
          <w:iCs/>
        </w:rPr>
        <w:t>People with asplenia or hyposplenia</w:t>
      </w:r>
    </w:p>
    <w:p w14:paraId="18597C00" w14:textId="77777777" w:rsidR="00C62B9E" w:rsidRPr="007932BC" w:rsidRDefault="00C62B9E" w:rsidP="00607400">
      <w:pPr>
        <w:pStyle w:val="BoxText"/>
      </w:pPr>
      <w:r w:rsidRPr="007932BC">
        <w:t xml:space="preserve">People without a spleen </w:t>
      </w:r>
      <w:proofErr w:type="gramStart"/>
      <w:r w:rsidRPr="007932BC">
        <w:t>are not considered</w:t>
      </w:r>
      <w:proofErr w:type="gramEnd"/>
      <w:r w:rsidRPr="007932BC">
        <w:t xml:space="preserve"> at higher risk of persistent HPV infection and disease and are recommended to receive a 1-dose schedule if they are aged 9–25 years. This is the same as individuals with a functioning spleen.</w:t>
      </w:r>
    </w:p>
    <w:p w14:paraId="5C47EE40" w14:textId="10BFEEF0" w:rsidR="00C62B9E" w:rsidRPr="007932BC" w:rsidRDefault="00C62B9E" w:rsidP="00607400">
      <w:pPr>
        <w:pStyle w:val="BoxText"/>
      </w:pPr>
      <w:r w:rsidRPr="007932BC">
        <w:t xml:space="preserve">See also </w:t>
      </w:r>
      <w:hyperlink r:id="rId17" w:history="1">
        <w:r w:rsidRPr="00490D4E">
          <w:rPr>
            <w:rStyle w:val="Hyperlink"/>
          </w:rPr>
          <w:t>Vaccination for people who are immunocompromised</w:t>
        </w:r>
      </w:hyperlink>
      <w:r w:rsidRPr="007932BC">
        <w:t>.</w:t>
      </w:r>
    </w:p>
    <w:p w14:paraId="3AE4EC47" w14:textId="2A2C5A60" w:rsidR="006D699C" w:rsidRPr="006D699C" w:rsidRDefault="006D699C" w:rsidP="006D699C">
      <w:r>
        <w:t xml:space="preserve">This recommendation has not changed, but the supporting information for people with asplenia or hyposplenia has </w:t>
      </w:r>
      <w:proofErr w:type="gramStart"/>
      <w:r>
        <w:t>been updated</w:t>
      </w:r>
      <w:proofErr w:type="gramEnd"/>
      <w:r>
        <w:t xml:space="preserve"> to align with the 1-dose schedule for the general population aged 9–25 years.</w:t>
      </w:r>
    </w:p>
    <w:p w14:paraId="6236D425" w14:textId="562BBBAD" w:rsidR="005148F7" w:rsidRPr="007932BC" w:rsidRDefault="005148F7" w:rsidP="00607400">
      <w:pPr>
        <w:pStyle w:val="BoxText"/>
        <w:keepNext/>
        <w:rPr>
          <w:b/>
        </w:rPr>
      </w:pPr>
      <w:r w:rsidRPr="007932BC">
        <w:rPr>
          <w:b/>
        </w:rPr>
        <w:lastRenderedPageBreak/>
        <w:t>Men who have sex with men</w:t>
      </w:r>
      <w:r w:rsidR="005D5537" w:rsidRPr="007932BC">
        <w:rPr>
          <w:b/>
        </w:rPr>
        <w:t xml:space="preserve"> </w:t>
      </w:r>
      <w:proofErr w:type="gramStart"/>
      <w:r w:rsidRPr="007932BC">
        <w:rPr>
          <w:b/>
        </w:rPr>
        <w:t>are recommended</w:t>
      </w:r>
      <w:proofErr w:type="gramEnd"/>
      <w:r w:rsidRPr="007932BC">
        <w:rPr>
          <w:b/>
        </w:rPr>
        <w:t xml:space="preserve"> to receive HPV vaccine</w:t>
      </w:r>
      <w:r w:rsidR="005D5537" w:rsidRPr="007932BC">
        <w:rPr>
          <w:b/>
        </w:rPr>
        <w:t xml:space="preserve"> </w:t>
      </w:r>
      <w:r w:rsidR="00F2770F">
        <w:rPr>
          <w:b/>
        </w:rPr>
        <w:t>at any age</w:t>
      </w:r>
    </w:p>
    <w:p w14:paraId="74B6BB71" w14:textId="66CBC5F2" w:rsidR="00A052BE" w:rsidRPr="007932BC" w:rsidRDefault="00A052BE" w:rsidP="00607400">
      <w:pPr>
        <w:pStyle w:val="BoxText"/>
      </w:pPr>
      <w:r w:rsidRPr="007932BC">
        <w:t xml:space="preserve">HPV vaccine </w:t>
      </w:r>
      <w:proofErr w:type="gramStart"/>
      <w:r w:rsidRPr="007932BC">
        <w:t>is recommended</w:t>
      </w:r>
      <w:proofErr w:type="gramEnd"/>
      <w:r w:rsidRPr="007932BC">
        <w:t xml:space="preserve"> </w:t>
      </w:r>
      <w:r w:rsidR="00E220DE" w:rsidRPr="007932BC">
        <w:t xml:space="preserve">at any age </w:t>
      </w:r>
      <w:r w:rsidRPr="007932BC">
        <w:t xml:space="preserve">for men who have sex with men (MSM) who have not previously been vaccinated. The number of doses and the interval between doses should follow the recommendations in </w:t>
      </w:r>
      <w:hyperlink r:id="rId18" w:history="1">
        <w:r w:rsidRPr="00675AA8">
          <w:rPr>
            <w:rStyle w:val="Hyperlink"/>
          </w:rPr>
          <w:t>Table. Recommended doses and intervals between doses for human papillomavirus (HPV) vaccines, by age group at the start of the course</w:t>
        </w:r>
      </w:hyperlink>
      <w:r w:rsidRPr="007932BC">
        <w:t xml:space="preserve">. </w:t>
      </w:r>
    </w:p>
    <w:p w14:paraId="2141C53B" w14:textId="77777777" w:rsidR="00A052BE" w:rsidRPr="007932BC" w:rsidRDefault="00A052BE" w:rsidP="00607400">
      <w:pPr>
        <w:pStyle w:val="BoxText"/>
      </w:pPr>
      <w:r w:rsidRPr="007932BC">
        <w:t xml:space="preserve">The decision to vaccinate should consider: </w:t>
      </w:r>
    </w:p>
    <w:p w14:paraId="7338208D" w14:textId="77777777" w:rsidR="00A052BE" w:rsidRPr="007932BC" w:rsidRDefault="00A052BE" w:rsidP="00607400">
      <w:pPr>
        <w:pStyle w:val="BoxBullet"/>
      </w:pPr>
      <w:r w:rsidRPr="007932BC">
        <w:t xml:space="preserve">the likelihood of previous exposure to HPV </w:t>
      </w:r>
    </w:p>
    <w:p w14:paraId="4B45C34C" w14:textId="77777777" w:rsidR="00A052BE" w:rsidRPr="007932BC" w:rsidRDefault="00A052BE" w:rsidP="00607400">
      <w:pPr>
        <w:pStyle w:val="BoxBullet"/>
      </w:pPr>
      <w:r w:rsidRPr="007932BC">
        <w:t xml:space="preserve">the person’s future risk of HPV exposure </w:t>
      </w:r>
    </w:p>
    <w:p w14:paraId="460F728B" w14:textId="5404BD74" w:rsidR="00A052BE" w:rsidRPr="007932BC" w:rsidRDefault="00A052BE" w:rsidP="00607400">
      <w:pPr>
        <w:pStyle w:val="BoxText"/>
      </w:pPr>
      <w:r w:rsidRPr="007932BC">
        <w:t>MSM have a higher risk of repeated and persistent HPV infection and associated diseases, such as genital warts and anal cancer, at all ages and regardless of HIV status or other immunocompromising conditions.</w:t>
      </w:r>
      <w:r w:rsidR="005D4AF3">
        <w:fldChar w:fldCharType="begin">
          <w:fldData xml:space="preserve">PEVuZE5vdGU+PENpdGU+PEF1dGhvcj5WYWpkaWM8L0F1dGhvcj48WWVhcj4yMDA5PC9ZZWFyPjxS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=
</w:fldData>
        </w:fldChar>
      </w:r>
      <w:r w:rsidR="005D4AF3">
        <w:instrText xml:space="preserve"> ADDIN EN.CITE </w:instrText>
      </w:r>
      <w:r w:rsidR="005D4AF3">
        <w:fldChar w:fldCharType="begin">
          <w:fldData xml:space="preserve">PEVuZE5vdGU+PENpdGU+PEF1dGhvcj5WYWpkaWM8L0F1dGhvcj48WWVhcj4yMDA5PC9ZZWFyPjxS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=
</w:fldData>
        </w:fldChar>
      </w:r>
      <w:r w:rsidR="005D4AF3">
        <w:instrText xml:space="preserve"> ADDIN EN.CITE.DATA </w:instrText>
      </w:r>
      <w:r w:rsidR="005D4AF3">
        <w:fldChar w:fldCharType="end"/>
      </w:r>
      <w:r w:rsidR="005D4AF3">
        <w:fldChar w:fldCharType="separate"/>
      </w:r>
      <w:r w:rsidR="005D4AF3" w:rsidRPr="005D4AF3">
        <w:rPr>
          <w:noProof/>
          <w:vertAlign w:val="superscript"/>
        </w:rPr>
        <w:t>19,21</w:t>
      </w:r>
      <w:r w:rsidR="005D4AF3">
        <w:fldChar w:fldCharType="end"/>
      </w:r>
      <w:r w:rsidRPr="007932BC">
        <w:t xml:space="preserve"> Patterns of HPV infection and disease in MSM are markedly different from those of heterosexual men and women. Men have stable incidence and prevalence throughout life. HPV infection incidence among men is highest in young adulthood, shortly after sexual debut, and then declines.</w:t>
      </w:r>
      <w:r w:rsidR="005D4AF3">
        <w:fldChar w:fldCharType="begin">
          <w:fldData xml:space="preserve">PEVuZE5vdGU+PENpdGU+PEF1dGhvcj5HaXVsaWFubzwvQXV0aG9yPjxZZWFyPjIwMTU8L1llYXI+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</w:fldData>
        </w:fldChar>
      </w:r>
      <w:r w:rsidR="005D4AF3">
        <w:instrText xml:space="preserve"> ADDIN EN.CITE </w:instrText>
      </w:r>
      <w:r w:rsidR="005D4AF3">
        <w:fldChar w:fldCharType="begin">
          <w:fldData xml:space="preserve">PEVuZE5vdGU+PENpdGU+PEF1dGhvcj5HaXVsaWFubzwvQXV0aG9yPjxZZWFyPjIwMTU8L1llYXI+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</w:fldData>
        </w:fldChar>
      </w:r>
      <w:r w:rsidR="005D4AF3">
        <w:instrText xml:space="preserve"> ADDIN EN.CITE.DATA </w:instrText>
      </w:r>
      <w:r w:rsidR="005D4AF3">
        <w:fldChar w:fldCharType="end"/>
      </w:r>
      <w:r w:rsidR="005D4AF3">
        <w:fldChar w:fldCharType="separate"/>
      </w:r>
      <w:r w:rsidR="005D4AF3" w:rsidRPr="005D4AF3">
        <w:rPr>
          <w:noProof/>
          <w:vertAlign w:val="superscript"/>
        </w:rPr>
        <w:t>22,23</w:t>
      </w:r>
      <w:r w:rsidR="005D4AF3">
        <w:fldChar w:fldCharType="end"/>
      </w:r>
      <w:r w:rsidRPr="007932BC">
        <w:t xml:space="preserve"> MSM are also less likely to benefit from herd protection attained from HPV vaccination of females. </w:t>
      </w:r>
    </w:p>
    <w:p w14:paraId="154C0D8C" w14:textId="2B84566E" w:rsidR="005148F7" w:rsidRPr="007932BC" w:rsidRDefault="006D699C" w:rsidP="00607400">
      <w:r>
        <w:t>This</w:t>
      </w:r>
      <w:r w:rsidR="0032248A" w:rsidRPr="007932BC">
        <w:t xml:space="preserve"> recommendation </w:t>
      </w:r>
      <w:r w:rsidR="00675AA8">
        <w:t xml:space="preserve">has not changed, but </w:t>
      </w:r>
      <w:r w:rsidR="0032248A" w:rsidRPr="007932BC">
        <w:t xml:space="preserve">clarifies that MSM </w:t>
      </w:r>
      <w:proofErr w:type="gramStart"/>
      <w:r w:rsidR="0032248A" w:rsidRPr="007932BC">
        <w:t>are recommended</w:t>
      </w:r>
      <w:proofErr w:type="gramEnd"/>
      <w:r w:rsidR="0032248A" w:rsidRPr="007932BC">
        <w:t xml:space="preserve"> to receive HPV vaccine at any age. </w:t>
      </w:r>
    </w:p>
    <w:p w14:paraId="218BBAAD" w14:textId="4CB3AE43" w:rsidR="005148F7" w:rsidRPr="007932BC" w:rsidRDefault="005148F7" w:rsidP="006D699C">
      <w:pPr>
        <w:pStyle w:val="Heading2"/>
      </w:pPr>
      <w:bookmarkStart w:id="9" w:name="_Deleted_recommendation"/>
      <w:bookmarkStart w:id="10" w:name="_Toc135391039"/>
      <w:bookmarkEnd w:id="9"/>
      <w:r w:rsidRPr="007932BC">
        <w:t>Deleted recommendation</w:t>
      </w:r>
      <w:bookmarkEnd w:id="10"/>
    </w:p>
    <w:p w14:paraId="4E957138" w14:textId="77777777" w:rsidR="005148F7" w:rsidRPr="007932BC" w:rsidRDefault="005148F7" w:rsidP="00607400">
      <w:r w:rsidRPr="007932BC">
        <w:t xml:space="preserve">The following recommendation has </w:t>
      </w:r>
      <w:proofErr w:type="gramStart"/>
      <w:r w:rsidRPr="007932BC">
        <w:t>been deleted</w:t>
      </w:r>
      <w:proofErr w:type="gramEnd"/>
      <w:r w:rsidRPr="007932BC">
        <w:t>:</w:t>
      </w:r>
    </w:p>
    <w:p w14:paraId="08BDDFCB" w14:textId="5A92D8D6" w:rsidR="005148F7" w:rsidRPr="007932BC" w:rsidRDefault="005148F7" w:rsidP="00607400">
      <w:pPr>
        <w:pStyle w:val="BulletLast"/>
      </w:pPr>
      <w:r w:rsidRPr="007932BC">
        <w:t xml:space="preserve">Women who have received HPV vaccine </w:t>
      </w:r>
      <w:proofErr w:type="gramStart"/>
      <w:r w:rsidRPr="007932BC">
        <w:t>are recommended</w:t>
      </w:r>
      <w:proofErr w:type="gramEnd"/>
      <w:r w:rsidRPr="007932BC">
        <w:t xml:space="preserve"> to undergo cervical screening according to current guidelines.</w:t>
      </w:r>
    </w:p>
    <w:p w14:paraId="58E5B7BC" w14:textId="3CB78C5E" w:rsidR="005148F7" w:rsidRPr="007932BC" w:rsidRDefault="005148F7" w:rsidP="00607400">
      <w:r w:rsidRPr="007932BC">
        <w:t xml:space="preserve">The supporting information in this recommendation has </w:t>
      </w:r>
      <w:proofErr w:type="gramStart"/>
      <w:r w:rsidRPr="007932BC">
        <w:t>been incorporated</w:t>
      </w:r>
      <w:proofErr w:type="gramEnd"/>
      <w:r w:rsidRPr="007932BC">
        <w:t xml:space="preserve"> into the </w:t>
      </w:r>
      <w:r w:rsidR="006D699C">
        <w:t>updated</w:t>
      </w:r>
      <w:r w:rsidR="006D699C" w:rsidRPr="007932BC">
        <w:t xml:space="preserve"> </w:t>
      </w:r>
      <w:r w:rsidRPr="007932BC">
        <w:t xml:space="preserve">recommendation ‘Adolescents and young adults are recommended to receive 9vHPV vaccine from 9 years of age’. The information has </w:t>
      </w:r>
      <w:proofErr w:type="gramStart"/>
      <w:r w:rsidRPr="007932BC">
        <w:t>been consolidated</w:t>
      </w:r>
      <w:proofErr w:type="gramEnd"/>
      <w:r w:rsidRPr="007932BC">
        <w:t xml:space="preserve"> to refer to the current cervical screening guidelines, and includes a link to the guidelines.</w:t>
      </w:r>
    </w:p>
    <w:p w14:paraId="22E6509A" w14:textId="09045896" w:rsidR="00BA3A5C" w:rsidRPr="007932BC" w:rsidRDefault="004B76E7" w:rsidP="00BA3A5C">
      <w:pPr>
        <w:pStyle w:val="Heading2"/>
      </w:pPr>
      <w:bookmarkStart w:id="11" w:name="_Toc135391040"/>
      <w:r w:rsidRPr="007932BC">
        <w:t>Benefits</w:t>
      </w:r>
      <w:bookmarkEnd w:id="11"/>
    </w:p>
    <w:p w14:paraId="78AEF11E" w14:textId="27244A24" w:rsidR="00BA3A5C" w:rsidRDefault="004B76E7" w:rsidP="00BE1DF4">
      <w:pPr>
        <w:pStyle w:val="NormalBeforeBullet"/>
      </w:pPr>
      <w:r w:rsidRPr="007932BC">
        <w:t xml:space="preserve">There are </w:t>
      </w:r>
      <w:proofErr w:type="gramStart"/>
      <w:r w:rsidR="00BE1DF4">
        <w:t>several</w:t>
      </w:r>
      <w:proofErr w:type="gramEnd"/>
      <w:r w:rsidRPr="007932BC">
        <w:t xml:space="preserve"> k</w:t>
      </w:r>
      <w:r w:rsidR="00BA3A5C" w:rsidRPr="007932BC">
        <w:t xml:space="preserve">ey benefits </w:t>
      </w:r>
      <w:r w:rsidRPr="007932BC">
        <w:t>from</w:t>
      </w:r>
      <w:r w:rsidR="00BA3A5C" w:rsidRPr="007932BC">
        <w:t xml:space="preserve"> th</w:t>
      </w:r>
      <w:r w:rsidR="00F930AB" w:rsidRPr="007932BC">
        <w:t>e new recommendations:</w:t>
      </w:r>
    </w:p>
    <w:p w14:paraId="1A04F3E6" w14:textId="09B6F5FE" w:rsidR="00BE1DF4" w:rsidRDefault="000925F8" w:rsidP="00BE1DF4">
      <w:pPr>
        <w:pStyle w:val="Bullet"/>
      </w:pPr>
      <w:r>
        <w:t>The recommendation for p</w:t>
      </w:r>
      <w:r w:rsidR="00BE1DF4">
        <w:t xml:space="preserve">eople who previously missed their HPV vaccination </w:t>
      </w:r>
      <w:r>
        <w:t xml:space="preserve">to </w:t>
      </w:r>
      <w:proofErr w:type="gramStart"/>
      <w:r>
        <w:t>be vaccinated</w:t>
      </w:r>
      <w:proofErr w:type="gramEnd"/>
      <w:r>
        <w:t xml:space="preserve"> </w:t>
      </w:r>
      <w:r w:rsidR="00BE1DF4">
        <w:t>up to the age of 25 years</w:t>
      </w:r>
      <w:r>
        <w:t xml:space="preserve"> aligns with changes to the NIP, which provides funded vaccine for this age group</w:t>
      </w:r>
      <w:r w:rsidR="00BE1DF4">
        <w:t>.</w:t>
      </w:r>
      <w:r w:rsidR="00675AA8">
        <w:t xml:space="preserve"> This will increase opportunities for young people</w:t>
      </w:r>
      <w:r w:rsidR="00C0772F">
        <w:t xml:space="preserve"> who miss their scheduled dose </w:t>
      </w:r>
      <w:proofErr w:type="gramStart"/>
      <w:r w:rsidR="00C0772F">
        <w:t>1</w:t>
      </w:r>
      <w:proofErr w:type="gramEnd"/>
      <w:r w:rsidR="00675AA8">
        <w:t xml:space="preserve"> to be protected against HPV-associated disease, including cancer.</w:t>
      </w:r>
    </w:p>
    <w:p w14:paraId="5D3F616D" w14:textId="43C5E592" w:rsidR="00BE1DF4" w:rsidRDefault="00BE1DF4" w:rsidP="00BE1DF4">
      <w:pPr>
        <w:pStyle w:val="Bullet"/>
      </w:pPr>
      <w:r>
        <w:t xml:space="preserve">Potential adverse events that may occur after dose 2 or 3 will </w:t>
      </w:r>
      <w:proofErr w:type="gramStart"/>
      <w:r>
        <w:t>be avoided</w:t>
      </w:r>
      <w:proofErr w:type="gramEnd"/>
      <w:r>
        <w:t xml:space="preserve"> by changing to a 1-dose schedule.</w:t>
      </w:r>
    </w:p>
    <w:p w14:paraId="6BFF4C7B" w14:textId="13F752B1" w:rsidR="00BE1DF4" w:rsidRDefault="00BE1DF4" w:rsidP="00BE1DF4">
      <w:pPr>
        <w:pStyle w:val="Bullet"/>
      </w:pPr>
      <w:r>
        <w:t>A single dose is likely to be more acceptable to people receiving the vaccine.</w:t>
      </w:r>
    </w:p>
    <w:p w14:paraId="3D717CC7" w14:textId="21A58759" w:rsidR="00BE1DF4" w:rsidRDefault="00BE1DF4" w:rsidP="00BE1DF4">
      <w:pPr>
        <w:pStyle w:val="Bullet"/>
      </w:pPr>
      <w:r>
        <w:t xml:space="preserve">The current school-based program can continue to be used to deliver </w:t>
      </w:r>
      <w:proofErr w:type="gramStart"/>
      <w:r>
        <w:t>1</w:t>
      </w:r>
      <w:proofErr w:type="gramEnd"/>
      <w:r>
        <w:t xml:space="preserve"> dose instead of 2 doses. Reducing the number of doses may also simplify program delivery.</w:t>
      </w:r>
    </w:p>
    <w:p w14:paraId="2A0895D0" w14:textId="7ADD566F" w:rsidR="00D356FB" w:rsidRPr="007932BC" w:rsidRDefault="00BE1DF4" w:rsidP="00BE1DF4">
      <w:pPr>
        <w:pStyle w:val="BulletLast"/>
      </w:pPr>
      <w:r>
        <w:t>The resources saved by reducing the number of doses</w:t>
      </w:r>
      <w:r w:rsidR="00D356FB" w:rsidRPr="007932BC">
        <w:t xml:space="preserve"> can be used to monitor and increase vaccin</w:t>
      </w:r>
      <w:r>
        <w:t>ation</w:t>
      </w:r>
      <w:r w:rsidR="00D356FB" w:rsidRPr="007932BC">
        <w:t xml:space="preserve"> coverage, </w:t>
      </w:r>
      <w:proofErr w:type="gramStart"/>
      <w:r w:rsidR="00D356FB" w:rsidRPr="007932BC">
        <w:t>address</w:t>
      </w:r>
      <w:proofErr w:type="gramEnd"/>
      <w:r w:rsidR="00D356FB" w:rsidRPr="007932BC">
        <w:t xml:space="preserve"> and reduce inequities in coverage, and monitor HPV disease and related cancers.</w:t>
      </w:r>
    </w:p>
    <w:p w14:paraId="723D51A2" w14:textId="4D63FE14" w:rsidR="004B76E7" w:rsidRPr="007932BC" w:rsidRDefault="004B76E7" w:rsidP="00BA3A5C">
      <w:pPr>
        <w:pStyle w:val="Heading2"/>
      </w:pPr>
      <w:bookmarkStart w:id="12" w:name="_Toc135391041"/>
      <w:r w:rsidRPr="007932BC">
        <w:lastRenderedPageBreak/>
        <w:t>Potential risks</w:t>
      </w:r>
      <w:bookmarkEnd w:id="12"/>
    </w:p>
    <w:p w14:paraId="1017312A" w14:textId="192DD882" w:rsidR="004B76E7" w:rsidRDefault="004B76E7" w:rsidP="004B76E7">
      <w:pPr>
        <w:pStyle w:val="NormalBeforeBullet"/>
      </w:pPr>
      <w:r w:rsidRPr="007932BC">
        <w:t xml:space="preserve">The potential risks that may arise from the new recommendations include the following: </w:t>
      </w:r>
    </w:p>
    <w:p w14:paraId="39F49599" w14:textId="325DA7F4" w:rsidR="00FF319E" w:rsidRPr="00AC5995" w:rsidRDefault="00AC13DC" w:rsidP="00FF319E">
      <w:pPr>
        <w:pStyle w:val="Bullet"/>
        <w:rPr>
          <w:b/>
          <w:bCs/>
          <w:iCs/>
        </w:rPr>
      </w:pPr>
      <w:r>
        <w:t xml:space="preserve">HPV vaccination coverage may </w:t>
      </w:r>
      <w:proofErr w:type="gramStart"/>
      <w:r>
        <w:t>be affected</w:t>
      </w:r>
      <w:proofErr w:type="gramEnd"/>
      <w:r>
        <w:t>. Reducing the</w:t>
      </w:r>
      <w:r w:rsidR="00FF319E" w:rsidRPr="00FF319E">
        <w:t xml:space="preserve"> number of school visits </w:t>
      </w:r>
      <w:r>
        <w:t xml:space="preserve">by changing to a 1-dose schedule </w:t>
      </w:r>
      <w:r w:rsidR="00FF319E" w:rsidRPr="00FF319E">
        <w:t xml:space="preserve">means that </w:t>
      </w:r>
      <w:r>
        <w:t>people who are</w:t>
      </w:r>
      <w:r w:rsidR="00FF319E" w:rsidRPr="00FF319E">
        <w:t xml:space="preserve"> absent from school on the day of vaccination </w:t>
      </w:r>
      <w:r w:rsidR="00E1617F">
        <w:t xml:space="preserve">may </w:t>
      </w:r>
      <w:r>
        <w:t>not</w:t>
      </w:r>
      <w:r w:rsidR="00E1617F">
        <w:t xml:space="preserve"> receive </w:t>
      </w:r>
      <w:r w:rsidR="005D4AF3">
        <w:t>the vaccine</w:t>
      </w:r>
      <w:r w:rsidR="00E1617F">
        <w:t xml:space="preserve"> through the school program that year, and may have to </w:t>
      </w:r>
      <w:proofErr w:type="gramStart"/>
      <w:r w:rsidR="002C6522">
        <w:t>be</w:t>
      </w:r>
      <w:r w:rsidR="00E1617F">
        <w:t xml:space="preserve"> vaccinated</w:t>
      </w:r>
      <w:proofErr w:type="gramEnd"/>
      <w:r w:rsidR="00E1617F">
        <w:t xml:space="preserve"> through another healthcare provide</w:t>
      </w:r>
      <w:r>
        <w:t>r</w:t>
      </w:r>
      <w:r w:rsidR="00FF319E" w:rsidRPr="00FF319E">
        <w:t>.</w:t>
      </w:r>
      <w:r>
        <w:t xml:space="preserve"> However, first-dose vaccination coverage is high for both males and females in all states and territories,</w:t>
      </w:r>
      <w:r w:rsidR="005D4AF3">
        <w:fldChar w:fldCharType="begin"/>
      </w:r>
      <w:r w:rsidR="005D4AF3">
        <w:instrText xml:space="preserve"> ADDIN EN.CITE &lt;EndNote&gt;&lt;Cite&gt;&lt;Author&gt;National Centre for Immunisation Research and Surveillance (NCIRS)&lt;/Author&gt;&lt;Year&gt;2022&lt;/Year&gt;&lt;RecNum&gt;156&lt;/RecNum&gt;&lt;DisplayText&gt;&lt;style face="superscript"&gt;2&lt;/style&gt;&lt;/DisplayText&gt;&lt;record&gt;&lt;rec-number&gt;156&lt;/rec-number&gt;&lt;foreign-keys&gt;&lt;key app="EN" db-id="dwrxzxxa29e0rpewxe8xafe6pvefpfwz9w59" timestamp="1684294640"&gt;156&lt;/key&gt;&lt;/foreign-keys&gt;&lt;ref-type name="Report"&gt;27&lt;/ref-type&gt;&lt;contributors&gt;&lt;authors&gt;&lt;author&gt;National Centre for Immunisation Research and Surveillance (NCIRS),&lt;/author&gt;&lt;/authors&gt;&lt;/contributors&gt;&lt;titles&gt;&lt;title&gt;Annual immunisation coverage report 2021&lt;/title&gt;&lt;/titles&gt;&lt;dates&gt;&lt;year&gt;2022&lt;/year&gt;&lt;/dates&gt;&lt;pub-location&gt;Sydney&lt;/pub-location&gt;&lt;publisher&gt;NCIRS&lt;/publisher&gt;&lt;urls&gt;&lt;related-urls&gt;&lt;url&gt;https://ncirs.org.au/sites/default/files/2022-12/NCIRS%20Annual%20Immunisation%20Coverage%20Report%202021_FINAL.pdf&lt;/url&gt;&lt;/related-urls&gt;&lt;/urls&gt;&lt;/record&gt;&lt;/Cite&gt;&lt;/EndNote&gt;</w:instrText>
      </w:r>
      <w:r w:rsidR="005D4AF3">
        <w:fldChar w:fldCharType="separate"/>
      </w:r>
      <w:r w:rsidR="005D4AF3" w:rsidRPr="005D4AF3">
        <w:rPr>
          <w:noProof/>
          <w:vertAlign w:val="superscript"/>
        </w:rPr>
        <w:t>2</w:t>
      </w:r>
      <w:r w:rsidR="005D4AF3">
        <w:fldChar w:fldCharType="end"/>
      </w:r>
      <w:r>
        <w:t xml:space="preserve"> and 10–30% of first doses are already given through GPs or in other health settings outside the school program.</w:t>
      </w:r>
      <w:r w:rsidR="005D4AF3">
        <w:fldChar w:fldCharType="begin"/>
      </w:r>
      <w:r w:rsidR="005D4AF3">
        <w:instrText xml:space="preserve"> ADDIN EN.CITE &lt;EndNote&gt;&lt;Cite&gt;&lt;Author&gt;National Centre for Immunisation Research and Surveillance (NCIRS)&lt;/Author&gt;&lt;Year&gt;2023&lt;/Year&gt;&lt;RecNum&gt;158&lt;/RecNum&gt;&lt;DisplayText&gt;&lt;style face="superscript"&gt;24&lt;/style&gt;&lt;/DisplayText&gt;&lt;record&gt;&lt;rec-number&gt;158&lt;/rec-number&gt;&lt;foreign-keys&gt;&lt;key app="EN" db-id="dwrxzxxa29e0rpewxe8xafe6pvefpfwz9w59" timestamp="1684462058"&gt;158&lt;/key&gt;&lt;/foreign-keys&gt;&lt;ref-type name="Report"&gt;27&lt;/ref-type&gt;&lt;contributors&gt;&lt;authors&gt;&lt;author&gt;National Centre for Immunisation Research and Surveillance (NCIRS),&lt;/author&gt;&lt;/authors&gt;&lt;/contributors&gt;&lt;titles&gt;&lt;title&gt;Impact of COVID-19 on school-based vaccination programs&lt;/title&gt;&lt;/titles&gt;&lt;dates&gt;&lt;year&gt;2023&lt;/year&gt;&lt;/dates&gt;&lt;pub-location&gt;Sydney&lt;/pub-location&gt;&lt;publisher&gt;NCIRS&lt;/publisher&gt;&lt;urls&gt;&lt;related-urls&gt;&lt;url&gt;https://ncirs.org.au/sites/default/files/2023-04/COVID%20impact%20on%20schools_Final%20report_April%202023.pdf&lt;/url&gt;&lt;/related-urls&gt;&lt;/urls&gt;&lt;/record&gt;&lt;/Cite&gt;&lt;/EndNote&gt;</w:instrText>
      </w:r>
      <w:r w:rsidR="005D4AF3">
        <w:fldChar w:fldCharType="separate"/>
      </w:r>
      <w:r w:rsidR="005D4AF3" w:rsidRPr="005D4AF3">
        <w:rPr>
          <w:noProof/>
          <w:vertAlign w:val="superscript"/>
        </w:rPr>
        <w:t>24</w:t>
      </w:r>
      <w:r w:rsidR="005D4AF3">
        <w:fldChar w:fldCharType="end"/>
      </w:r>
      <w:r w:rsidR="00E1617F" w:rsidRPr="00E1617F">
        <w:t xml:space="preserve"> </w:t>
      </w:r>
      <w:r w:rsidR="00E1617F">
        <w:t>While 1-dose coverage of HPV vaccin</w:t>
      </w:r>
      <w:r w:rsidR="002C6522">
        <w:t>ation</w:t>
      </w:r>
      <w:r w:rsidR="00E1617F">
        <w:t xml:space="preserve"> is </w:t>
      </w:r>
      <w:r w:rsidR="00A77ABD">
        <w:t xml:space="preserve">currently </w:t>
      </w:r>
      <w:r w:rsidR="00E1617F">
        <w:t>high, we may potentially see declines in 1-dose coverage</w:t>
      </w:r>
      <w:r w:rsidR="00A77ABD">
        <w:t xml:space="preserve"> without specific efforts to maintain high and equitable coverage</w:t>
      </w:r>
      <w:r w:rsidR="00E1617F">
        <w:t>, especially in high-risk and vulnerable populations.</w:t>
      </w:r>
    </w:p>
    <w:p w14:paraId="65FA8D44" w14:textId="33D3395D" w:rsidR="00AC5995" w:rsidRPr="00AC5995" w:rsidRDefault="00AC5995" w:rsidP="00AC5995">
      <w:pPr>
        <w:pStyle w:val="Bullet"/>
      </w:pPr>
      <w:r w:rsidRPr="00AC5995">
        <w:t xml:space="preserve">Any </w:t>
      </w:r>
      <w:r>
        <w:t>decreases</w:t>
      </w:r>
      <w:r w:rsidRPr="00AC5995">
        <w:t xml:space="preserve"> in vaccin</w:t>
      </w:r>
      <w:r>
        <w:t>ation</w:t>
      </w:r>
      <w:r w:rsidRPr="00AC5995">
        <w:t xml:space="preserve"> coverage, especially in girls, and reductions in long</w:t>
      </w:r>
      <w:r>
        <w:t>-</w:t>
      </w:r>
      <w:r w:rsidRPr="00AC5995">
        <w:t xml:space="preserve">term coverage (if protection is not lifelong) could </w:t>
      </w:r>
      <w:r>
        <w:t>affect</w:t>
      </w:r>
      <w:r w:rsidRPr="00AC5995">
        <w:t xml:space="preserve"> </w:t>
      </w:r>
      <w:r>
        <w:t>Australia’s</w:t>
      </w:r>
      <w:r w:rsidRPr="00AC5995">
        <w:t xml:space="preserve"> timeline </w:t>
      </w:r>
      <w:r w:rsidR="00FA486E">
        <w:t>for</w:t>
      </w:r>
      <w:r w:rsidRPr="00AC5995">
        <w:t xml:space="preserve"> cervical cancer elimination</w:t>
      </w:r>
      <w:r>
        <w:t xml:space="preserve">, which </w:t>
      </w:r>
      <w:proofErr w:type="gramStart"/>
      <w:r>
        <w:t>is currently expected</w:t>
      </w:r>
      <w:proofErr w:type="gramEnd"/>
      <w:r>
        <w:t xml:space="preserve"> to be achieved as early as 2028</w:t>
      </w:r>
      <w:r w:rsidRPr="00AC5995">
        <w:t>.</w:t>
      </w:r>
      <w:r>
        <w:t xml:space="preserve"> High rates of cervical screening will be essential to detect any decreases in vaccine effectiveness over time. </w:t>
      </w:r>
    </w:p>
    <w:p w14:paraId="42124D3E" w14:textId="09A92B73" w:rsidR="00BA3A5C" w:rsidRPr="007932BC" w:rsidRDefault="00BA3A5C" w:rsidP="00BA3A5C">
      <w:pPr>
        <w:pStyle w:val="Heading2"/>
      </w:pPr>
      <w:bookmarkStart w:id="13" w:name="_Toc135391042"/>
      <w:r w:rsidRPr="007932BC">
        <w:t>Preference and values</w:t>
      </w:r>
      <w:bookmarkEnd w:id="13"/>
    </w:p>
    <w:p w14:paraId="532A2621" w14:textId="51F0F019" w:rsidR="00BA3A5C" w:rsidRPr="007932BC" w:rsidRDefault="00BA3A5C" w:rsidP="008A5A4B">
      <w:r w:rsidRPr="007932BC">
        <w:t xml:space="preserve">The proposed changes to the use of </w:t>
      </w:r>
      <w:r w:rsidR="00BE1DF4">
        <w:t>HPV</w:t>
      </w:r>
      <w:r w:rsidRPr="007932BC">
        <w:t xml:space="preserve"> vaccines are in line with best clinical advice. It is expected that the changes will</w:t>
      </w:r>
      <w:r w:rsidR="008A5A4B">
        <w:t xml:space="preserve"> </w:t>
      </w:r>
      <w:r w:rsidR="00FA486E">
        <w:t xml:space="preserve">help to </w:t>
      </w:r>
      <w:r w:rsidR="008A5A4B">
        <w:t xml:space="preserve">ensure that vaccination continues to provide </w:t>
      </w:r>
      <w:proofErr w:type="gramStart"/>
      <w:r w:rsidR="008A5A4B">
        <w:t>a high level</w:t>
      </w:r>
      <w:proofErr w:type="gramEnd"/>
      <w:r w:rsidR="008A5A4B">
        <w:t xml:space="preserve"> of protection</w:t>
      </w:r>
      <w:r w:rsidR="00FA486E">
        <w:t>,</w:t>
      </w:r>
      <w:r w:rsidR="008A5A4B">
        <w:t xml:space="preserve"> while avoiding unnecessary adverse events and allowing more efficient use of health resources.</w:t>
      </w:r>
      <w:r w:rsidRPr="007932BC">
        <w:t xml:space="preserve"> This is consistent with societal expectations of the best use of vaccine</w:t>
      </w:r>
      <w:r w:rsidR="00E1617F">
        <w:t>s</w:t>
      </w:r>
      <w:r w:rsidRPr="007932BC">
        <w:t xml:space="preserve"> in Australia, including under the NIP.</w:t>
      </w:r>
    </w:p>
    <w:p w14:paraId="14B576D8" w14:textId="3D38DB9D" w:rsidR="008A5A4B" w:rsidRDefault="008A5A4B" w:rsidP="00BA3A5C">
      <w:r>
        <w:t>Anyone can receive HPV vaccine for free under the NIP up to</w:t>
      </w:r>
      <w:r w:rsidR="00FA486E">
        <w:t xml:space="preserve"> the</w:t>
      </w:r>
      <w:r>
        <w:t xml:space="preserve"> age</w:t>
      </w:r>
      <w:r w:rsidR="00FA486E">
        <w:t xml:space="preserve"> of</w:t>
      </w:r>
      <w:r>
        <w:t xml:space="preserve"> </w:t>
      </w:r>
      <w:proofErr w:type="gramStart"/>
      <w:r>
        <w:t>25</w:t>
      </w:r>
      <w:proofErr w:type="gramEnd"/>
      <w:r>
        <w:t xml:space="preserve">. People aged </w:t>
      </w:r>
      <w:proofErr w:type="gramStart"/>
      <w:r>
        <w:t>26</w:t>
      </w:r>
      <w:proofErr w:type="gramEnd"/>
      <w:r w:rsidR="00FA486E">
        <w:t> </w:t>
      </w:r>
      <w:r>
        <w:t>and over who are recommended to receive the vaccine</w:t>
      </w:r>
      <w:r w:rsidR="00BA3A5C" w:rsidRPr="007932BC">
        <w:t xml:space="preserve"> </w:t>
      </w:r>
      <w:r>
        <w:t xml:space="preserve">will </w:t>
      </w:r>
      <w:r w:rsidR="00FA486E">
        <w:t>need</w:t>
      </w:r>
      <w:r>
        <w:t xml:space="preserve"> to pay out-of-pocket costs to receive the vaccine.</w:t>
      </w:r>
    </w:p>
    <w:p w14:paraId="58924A13" w14:textId="7F309410" w:rsidR="001C1FF9" w:rsidRPr="007932BC" w:rsidRDefault="001C1FF9" w:rsidP="001C1FF9">
      <w:pPr>
        <w:pStyle w:val="Heading2"/>
      </w:pPr>
      <w:bookmarkStart w:id="14" w:name="_Toc135391043"/>
      <w:r w:rsidRPr="007932BC">
        <w:t xml:space="preserve">Additional information to </w:t>
      </w:r>
      <w:proofErr w:type="gramStart"/>
      <w:r w:rsidRPr="007932BC">
        <w:t>be included</w:t>
      </w:r>
      <w:proofErr w:type="gramEnd"/>
      <w:r w:rsidRPr="007932BC">
        <w:t xml:space="preserve"> in the Australian Immunisation Handbook</w:t>
      </w:r>
      <w:bookmarkEnd w:id="14"/>
    </w:p>
    <w:p w14:paraId="5AC98116" w14:textId="763C7650" w:rsidR="001C1FF9" w:rsidRPr="007932BC" w:rsidRDefault="001C1FF9" w:rsidP="00F21ABE">
      <w:pPr>
        <w:pStyle w:val="NormalBeforeBullet"/>
      </w:pPr>
      <w:r w:rsidRPr="007932BC">
        <w:t xml:space="preserve">The Handbook section </w:t>
      </w:r>
      <w:hyperlink r:id="rId19" w:history="1">
        <w:r w:rsidRPr="007932BC">
          <w:rPr>
            <w:rStyle w:val="Hyperlink"/>
          </w:rPr>
          <w:t>Vaccination for people who are immunocompromised</w:t>
        </w:r>
      </w:hyperlink>
      <w:r w:rsidRPr="007932BC">
        <w:t xml:space="preserve"> has also been updated in line with updates to HPV vaccine recommendations. Changes have </w:t>
      </w:r>
      <w:proofErr w:type="gramStart"/>
      <w:r w:rsidRPr="007932BC">
        <w:t>been made</w:t>
      </w:r>
      <w:proofErr w:type="gramEnd"/>
      <w:r w:rsidRPr="007932BC">
        <w:t xml:space="preserve"> in the following sections:</w:t>
      </w:r>
    </w:p>
    <w:p w14:paraId="7F4F8532" w14:textId="59F85203" w:rsidR="001C1FF9" w:rsidRPr="007932BC" w:rsidRDefault="00000000" w:rsidP="00F21ABE">
      <w:pPr>
        <w:pStyle w:val="Bullet"/>
      </w:pPr>
      <w:hyperlink r:id="rId20" w:anchor="people-who-have-completed-cancer-therapy" w:history="1">
        <w:r w:rsidR="001C1FF9" w:rsidRPr="007932BC">
          <w:rPr>
            <w:rStyle w:val="Hyperlink"/>
          </w:rPr>
          <w:t>People who have completed cancer therapy</w:t>
        </w:r>
      </w:hyperlink>
    </w:p>
    <w:p w14:paraId="3DB2C1C2" w14:textId="45F46775" w:rsidR="001C1FF9" w:rsidRPr="007932BC" w:rsidRDefault="00000000" w:rsidP="00F21ABE">
      <w:pPr>
        <w:pStyle w:val="Bullet"/>
      </w:pPr>
      <w:hyperlink r:id="rId21" w:history="1">
        <w:r w:rsidR="001C1FF9" w:rsidRPr="007932BC">
          <w:rPr>
            <w:rStyle w:val="Hyperlink"/>
          </w:rPr>
          <w:t>Table. Recommended vaccines for people before and after a solid organ transplant</w:t>
        </w:r>
      </w:hyperlink>
    </w:p>
    <w:p w14:paraId="1954EDD1" w14:textId="73B249B0" w:rsidR="001C1FF9" w:rsidRPr="007932BC" w:rsidRDefault="00000000" w:rsidP="00F21ABE">
      <w:pPr>
        <w:pStyle w:val="BulletLast"/>
      </w:pPr>
      <w:hyperlink r:id="rId22" w:history="1">
        <w:r w:rsidR="001C1FF9" w:rsidRPr="007932BC">
          <w:rPr>
            <w:rStyle w:val="Hyperlink"/>
          </w:rPr>
          <w:t>Table. Recommendations for revaccination after haematopoietic stem cell transplant in children and adults</w:t>
        </w:r>
      </w:hyperlink>
    </w:p>
    <w:p w14:paraId="6E781E23" w14:textId="34BE8F28" w:rsidR="00BA3A5C" w:rsidRPr="007932BC" w:rsidRDefault="00BA3A5C" w:rsidP="00BA3A5C">
      <w:pPr>
        <w:pStyle w:val="Heading2"/>
      </w:pPr>
      <w:bookmarkStart w:id="15" w:name="_Toc135391044"/>
      <w:r w:rsidRPr="007932BC">
        <w:t>Glossary</w:t>
      </w:r>
      <w:bookmarkEnd w:id="15"/>
    </w:p>
    <w:p w14:paraId="112920CD" w14:textId="77777777" w:rsidR="00BA3A5C" w:rsidRPr="007932BC" w:rsidRDefault="00F930AB" w:rsidP="00BA3A5C">
      <w:r w:rsidRPr="007932BC">
        <w:t xml:space="preserve">A </w:t>
      </w:r>
      <w:hyperlink r:id="rId23" w:history="1">
        <w:r w:rsidRPr="007932BC">
          <w:rPr>
            <w:rStyle w:val="Hyperlink"/>
          </w:rPr>
          <w:t>glossary of technical terms</w:t>
        </w:r>
      </w:hyperlink>
      <w:r w:rsidRPr="007932BC">
        <w:t xml:space="preserve"> is available on the Australian Immunisation Handbook website.</w:t>
      </w:r>
    </w:p>
    <w:p w14:paraId="679B25BE" w14:textId="77777777" w:rsidR="007932BC" w:rsidRDefault="00F930AB" w:rsidP="00F930AB">
      <w:pPr>
        <w:pStyle w:val="Heading2"/>
      </w:pPr>
      <w:bookmarkStart w:id="16" w:name="_Toc135391045"/>
      <w:r w:rsidRPr="007932BC">
        <w:lastRenderedPageBreak/>
        <w:t>References</w:t>
      </w:r>
      <w:bookmarkEnd w:id="16"/>
    </w:p>
    <w:p w14:paraId="7E713062" w14:textId="77777777" w:rsidR="005D4AF3" w:rsidRPr="005D4AF3" w:rsidRDefault="005D4AF3" w:rsidP="005D4AF3">
      <w:pPr>
        <w:pStyle w:val="EndNoteBibliography"/>
        <w:spacing w:after="0"/>
        <w:ind w:left="720" w:hanging="720"/>
      </w:pPr>
      <w:r>
        <w:fldChar w:fldCharType="begin"/>
      </w:r>
      <w:r>
        <w:instrText xml:space="preserve"> ADDIN EN.REFLIST </w:instrText>
      </w:r>
      <w:r>
        <w:fldChar w:fldCharType="separate"/>
      </w:r>
      <w:r w:rsidRPr="005D4AF3">
        <w:t>1.</w:t>
      </w:r>
      <w:r w:rsidRPr="005D4AF3">
        <w:tab/>
        <w:t>Chesson HW, Dunne EF, Hariri S, Markowitz LE. The estimated lifetime probability of acquiring human papillomavirus in the United States. Sexually Transmitted Diseases 2014;41:660-4.</w:t>
      </w:r>
    </w:p>
    <w:p w14:paraId="37AE5F8D" w14:textId="60AE4817" w:rsidR="005D4AF3" w:rsidRPr="005D4AF3" w:rsidRDefault="005D4AF3" w:rsidP="005D4AF3">
      <w:pPr>
        <w:pStyle w:val="EndNoteBibliography"/>
        <w:spacing w:after="0"/>
        <w:ind w:left="720" w:hanging="720"/>
      </w:pPr>
      <w:r w:rsidRPr="005D4AF3">
        <w:t>2.</w:t>
      </w:r>
      <w:r w:rsidRPr="005D4AF3">
        <w:tab/>
        <w:t xml:space="preserve">National Centre for Immunisation Research and Surveillance (NCIRS). Annual immunisation coverage report 2021. Sydney: NCIRS; 2022. </w:t>
      </w:r>
      <w:hyperlink r:id="rId24" w:history="1">
        <w:r w:rsidRPr="005D4AF3">
          <w:rPr>
            <w:rStyle w:val="Hyperlink"/>
          </w:rPr>
          <w:t>https://ncirs.org.au/sites/default/files/2022-12/NCIRS%20Annual%20Immunisation%20Coverage%20Report%202021_FINAL.pdf</w:t>
        </w:r>
      </w:hyperlink>
    </w:p>
    <w:p w14:paraId="0C2CEEB8" w14:textId="561FE7F8" w:rsidR="005D4AF3" w:rsidRPr="005D4AF3" w:rsidRDefault="005D4AF3" w:rsidP="005D4AF3">
      <w:pPr>
        <w:pStyle w:val="EndNoteBibliography"/>
        <w:spacing w:after="0"/>
        <w:ind w:left="720" w:hanging="720"/>
      </w:pPr>
      <w:r w:rsidRPr="005D4AF3">
        <w:t>3.</w:t>
      </w:r>
      <w:r w:rsidRPr="005D4AF3">
        <w:tab/>
        <w:t xml:space="preserve">Australian Government Department of Health. Vaccine safety in Australia 2020. Canberra: Australian Government Department of Health; 2020. </w:t>
      </w:r>
      <w:hyperlink r:id="rId25" w:history="1">
        <w:r w:rsidRPr="005D4AF3">
          <w:rPr>
            <w:rStyle w:val="Hyperlink"/>
          </w:rPr>
          <w:t>https://www.health.gov.au/resources/publications/vaccine-safety-in-australia-ausvaxsafety-summary-report-2020</w:t>
        </w:r>
      </w:hyperlink>
    </w:p>
    <w:p w14:paraId="11A1D32D" w14:textId="5C7E4AE6" w:rsidR="005D4AF3" w:rsidRPr="005D4AF3" w:rsidRDefault="005D4AF3" w:rsidP="005D4AF3">
      <w:pPr>
        <w:pStyle w:val="EndNoteBibliography"/>
        <w:spacing w:after="0"/>
        <w:ind w:left="720" w:hanging="720"/>
      </w:pPr>
      <w:r w:rsidRPr="005D4AF3">
        <w:t>4.</w:t>
      </w:r>
      <w:r w:rsidRPr="005D4AF3">
        <w:tab/>
        <w:t xml:space="preserve">Cochrane Response. Efficacy, effectiveness and immunogenicity of one dose of HPV vaccine compared with no vaccination, two doses, or three doses. London: Cochrane Response; 2022. </w:t>
      </w:r>
      <w:hyperlink r:id="rId26" w:history="1">
        <w:r w:rsidRPr="005D4AF3">
          <w:rPr>
            <w:rStyle w:val="Hyperlink"/>
          </w:rPr>
          <w:t>https://cdn-auth-cms.who.int/media/docs/default-source/immunization/position_paper_documents/human-papillomavirus-(hpv)/systematic-review-of-1-dose-of-hpv-vaccinec14d7ee3-e409-4a1a-afd9-c3e7e0dd2bd9.pdf</w:t>
        </w:r>
      </w:hyperlink>
    </w:p>
    <w:p w14:paraId="4DAFC137" w14:textId="1DC7EF6C" w:rsidR="005D4AF3" w:rsidRPr="005D4AF3" w:rsidRDefault="005D4AF3" w:rsidP="005D4AF3">
      <w:pPr>
        <w:pStyle w:val="EndNoteBibliography"/>
        <w:spacing w:after="0"/>
        <w:ind w:left="720" w:hanging="720"/>
      </w:pPr>
      <w:r w:rsidRPr="005D4AF3">
        <w:t>5.</w:t>
      </w:r>
      <w:r w:rsidRPr="005D4AF3">
        <w:tab/>
        <w:t xml:space="preserve">Strategic Advisory Group of Experts (SAGE) on Immunization. Strategic Advisory Group of Experts (SAGE) Working Group on potential contribution of HPV vaccines and immunization towards cervical cancer elimination: background document and report to SAGE. Geneva: World Health Organization; 2022. </w:t>
      </w:r>
      <w:hyperlink r:id="rId27" w:history="1">
        <w:r w:rsidRPr="005D4AF3">
          <w:rPr>
            <w:rStyle w:val="Hyperlink"/>
          </w:rPr>
          <w:t>https://cdn.who.int/media/docs/default-source/immunization/position_paper_documents/human-papillomavirus-(hpv)/hpv-background-document--report-march-2022.pdf?sfvrsn=b600e252_1</w:t>
        </w:r>
      </w:hyperlink>
    </w:p>
    <w:p w14:paraId="52A14F20" w14:textId="77777777" w:rsidR="005D4AF3" w:rsidRPr="005D4AF3" w:rsidRDefault="005D4AF3" w:rsidP="005D4AF3">
      <w:pPr>
        <w:pStyle w:val="EndNoteBibliography"/>
        <w:spacing w:after="0"/>
        <w:ind w:left="720" w:hanging="720"/>
      </w:pPr>
      <w:r w:rsidRPr="005D4AF3">
        <w:t>6.</w:t>
      </w:r>
      <w:r w:rsidRPr="005D4AF3">
        <w:tab/>
        <w:t>Barnabas RV, Brown ER, Onono MA, et al. Efficacy of single-dose HPV vaccination among young African women. NEJM Evidence 2022;1:EVIDoa2100056.</w:t>
      </w:r>
    </w:p>
    <w:p w14:paraId="3C2C59D3" w14:textId="77777777" w:rsidR="005D4AF3" w:rsidRPr="005D4AF3" w:rsidRDefault="005D4AF3" w:rsidP="005D4AF3">
      <w:pPr>
        <w:pStyle w:val="EndNoteBibliography"/>
        <w:spacing w:after="0"/>
        <w:ind w:left="720" w:hanging="720"/>
      </w:pPr>
      <w:r w:rsidRPr="005D4AF3">
        <w:t>7.</w:t>
      </w:r>
      <w:r w:rsidRPr="005D4AF3">
        <w:tab/>
        <w:t>Watson-Jones D, Changalucha J, Whitworth H, et al. Immunogenicity and safety of one-dose human papillomavirus vaccine compared with two or three doses in Tanzanian girls (DoRIS): an open-label, randomised, non-inferiority trial. Lancet Global Health 2022;10:e1473-e84.</w:t>
      </w:r>
    </w:p>
    <w:p w14:paraId="1865101C" w14:textId="77777777" w:rsidR="005D4AF3" w:rsidRPr="005D4AF3" w:rsidRDefault="005D4AF3" w:rsidP="005D4AF3">
      <w:pPr>
        <w:pStyle w:val="EndNoteBibliography"/>
        <w:spacing w:after="0"/>
        <w:ind w:left="720" w:hanging="720"/>
      </w:pPr>
      <w:r w:rsidRPr="005D4AF3">
        <w:t>8.</w:t>
      </w:r>
      <w:r w:rsidRPr="005D4AF3">
        <w:tab/>
        <w:t>Basu P, Malvi SG, Joshi S, et al. Vaccine efficacy against persistent human papillomavirus (HPV) 16/18 infection at 10 years after one, two, and three doses of quadrivalent HPV vaccine in girls in India: a multicentre, prospective, cohort study. Lancet Oncology 2021;22:1518-29.</w:t>
      </w:r>
    </w:p>
    <w:p w14:paraId="5A85199E" w14:textId="77777777" w:rsidR="005D4AF3" w:rsidRPr="005D4AF3" w:rsidRDefault="005D4AF3" w:rsidP="005D4AF3">
      <w:pPr>
        <w:pStyle w:val="EndNoteBibliography"/>
        <w:spacing w:after="0"/>
        <w:ind w:left="720" w:hanging="720"/>
      </w:pPr>
      <w:r w:rsidRPr="005D4AF3">
        <w:t>9.</w:t>
      </w:r>
      <w:r w:rsidRPr="005D4AF3">
        <w:tab/>
        <w:t>Kreimer AR, Sampson JN, Porras C, et al. Evaluation of durability of a single dose of the bivalent HPV vaccine: the CVT Trial. Journal of the National Cancer Institute 2020;112:1038-46.</w:t>
      </w:r>
    </w:p>
    <w:p w14:paraId="412001C1" w14:textId="3A2166BB" w:rsidR="005D4AF3" w:rsidRPr="005D4AF3" w:rsidRDefault="005D4AF3" w:rsidP="005D4AF3">
      <w:pPr>
        <w:pStyle w:val="EndNoteBibliography"/>
        <w:spacing w:after="0"/>
        <w:ind w:left="720" w:hanging="720"/>
      </w:pPr>
      <w:r w:rsidRPr="005D4AF3">
        <w:t>10.</w:t>
      </w:r>
      <w:r w:rsidRPr="005D4AF3">
        <w:tab/>
        <w:t xml:space="preserve">Australian Government Department of Health and Aged Care. National Cervical Screening Program. Canberra: Australian Government Department of Health and Aged Care; 2023. (Accessed 22 January 2023). </w:t>
      </w:r>
      <w:hyperlink r:id="rId28" w:history="1">
        <w:r w:rsidRPr="005D4AF3">
          <w:rPr>
            <w:rStyle w:val="Hyperlink"/>
          </w:rPr>
          <w:t>https://www.health.gov.au/our-work/national-cervical-screening-program</w:t>
        </w:r>
      </w:hyperlink>
    </w:p>
    <w:p w14:paraId="403BC555" w14:textId="77777777" w:rsidR="005D4AF3" w:rsidRPr="005D4AF3" w:rsidRDefault="005D4AF3" w:rsidP="005D4AF3">
      <w:pPr>
        <w:pStyle w:val="EndNoteBibliography"/>
        <w:spacing w:after="0"/>
        <w:ind w:left="720" w:hanging="720"/>
      </w:pPr>
      <w:r w:rsidRPr="005D4AF3">
        <w:t>11.</w:t>
      </w:r>
      <w:r w:rsidRPr="005D4AF3">
        <w:tab/>
        <w:t>Kreimer AR, Struyf F, Del Rosario-Raymundo MR, et al. Efficacy of fewer than three doses of an HPV-16/18 AS04-adjuvanted vaccine: combined analysis of data from the Costa Rica Vaccine and PATRICIA Trials. Lancet Oncology 2015;16:775-86.</w:t>
      </w:r>
    </w:p>
    <w:p w14:paraId="021EDDAC" w14:textId="77777777" w:rsidR="005D4AF3" w:rsidRPr="005D4AF3" w:rsidRDefault="005D4AF3" w:rsidP="005D4AF3">
      <w:pPr>
        <w:pStyle w:val="EndNoteBibliography"/>
        <w:spacing w:after="0"/>
        <w:ind w:left="720" w:hanging="720"/>
      </w:pPr>
      <w:r w:rsidRPr="005D4AF3">
        <w:t>12.</w:t>
      </w:r>
      <w:r w:rsidRPr="005D4AF3">
        <w:tab/>
        <w:t>Brotherton JM, Budd A, Rompotis C, et al. Is one dose of human papillomavirus vaccine as effective as three? A national cohort analysis. Papillomavirus Research 2019;8:100177.</w:t>
      </w:r>
    </w:p>
    <w:p w14:paraId="23EE6EB2" w14:textId="77777777" w:rsidR="005D4AF3" w:rsidRPr="005D4AF3" w:rsidRDefault="005D4AF3" w:rsidP="005D4AF3">
      <w:pPr>
        <w:pStyle w:val="EndNoteBibliography"/>
        <w:spacing w:after="0"/>
        <w:ind w:left="720" w:hanging="720"/>
      </w:pPr>
      <w:r w:rsidRPr="005D4AF3">
        <w:lastRenderedPageBreak/>
        <w:t>13.</w:t>
      </w:r>
      <w:r w:rsidRPr="005D4AF3">
        <w:tab/>
        <w:t>Sankaranarayanan R, Joshi S, Muwonge R, et al. Can a single dose of human papillomavirus (HPV) vaccine prevent cervical cancer? Early findings from an Indian study. Vaccine 2018;36:4783-91.</w:t>
      </w:r>
    </w:p>
    <w:p w14:paraId="24F85BFA" w14:textId="77777777" w:rsidR="005D4AF3" w:rsidRPr="005D4AF3" w:rsidRDefault="005D4AF3" w:rsidP="005D4AF3">
      <w:pPr>
        <w:pStyle w:val="EndNoteBibliography"/>
        <w:spacing w:after="0"/>
        <w:ind w:left="720" w:hanging="720"/>
      </w:pPr>
      <w:r w:rsidRPr="005D4AF3">
        <w:t>14.</w:t>
      </w:r>
      <w:r w:rsidRPr="005D4AF3">
        <w:tab/>
        <w:t>Safaeian M, Sampson JN, Pan Y, et al. Durability of protection afforded by fewer doses of the HPV16/18 vaccine: the CVT Trial. Journal of the National Cancer Institute 2018;110:205-12.</w:t>
      </w:r>
    </w:p>
    <w:p w14:paraId="17FD7115" w14:textId="77777777" w:rsidR="005D4AF3" w:rsidRPr="005D4AF3" w:rsidRDefault="005D4AF3" w:rsidP="005D4AF3">
      <w:pPr>
        <w:pStyle w:val="EndNoteBibliography"/>
        <w:spacing w:after="0"/>
        <w:ind w:left="720" w:hanging="720"/>
      </w:pPr>
      <w:r w:rsidRPr="005D4AF3">
        <w:t>15.</w:t>
      </w:r>
      <w:r w:rsidRPr="005D4AF3">
        <w:tab/>
        <w:t>Safaeian M, Porras C, Pan Y, et al. Durable antibody responses following one dose of the bivalent human papillomavirus L1 virus-like particle vaccine in the Costa Rica Vaccine Trial. Cancer Prevention Research (Philadelphia, Pa.) 2013;6:1242-50.</w:t>
      </w:r>
    </w:p>
    <w:p w14:paraId="4C7AE39A" w14:textId="77777777" w:rsidR="005D4AF3" w:rsidRPr="005D4AF3" w:rsidRDefault="005D4AF3" w:rsidP="005D4AF3">
      <w:pPr>
        <w:pStyle w:val="EndNoteBibliography"/>
        <w:spacing w:after="0"/>
        <w:ind w:left="720" w:hanging="720"/>
      </w:pPr>
      <w:r w:rsidRPr="005D4AF3">
        <w:t>16.</w:t>
      </w:r>
      <w:r w:rsidRPr="005D4AF3">
        <w:tab/>
        <w:t>Abel M, Mann A, Sonawane K, et al. Prevalence of oral human papillomavirus infection by number of vaccine doses among US adults. JNCI Cancer Spectrum 2021;5:pkab086.</w:t>
      </w:r>
    </w:p>
    <w:p w14:paraId="6F1A68F5" w14:textId="77777777" w:rsidR="005D4AF3" w:rsidRPr="005D4AF3" w:rsidRDefault="005D4AF3" w:rsidP="005D4AF3">
      <w:pPr>
        <w:pStyle w:val="EndNoteBibliography"/>
        <w:spacing w:after="0"/>
        <w:ind w:left="720" w:hanging="720"/>
      </w:pPr>
      <w:r w:rsidRPr="005D4AF3">
        <w:t>17.</w:t>
      </w:r>
      <w:r w:rsidRPr="005D4AF3">
        <w:tab/>
        <w:t>Gheit T, Muwonge R, Lucas E, et al. Impact of HPV vaccination on HPV-related oral infections. Oral Oncology 2023;136:106244.</w:t>
      </w:r>
    </w:p>
    <w:p w14:paraId="2EB1B29F" w14:textId="77777777" w:rsidR="005D4AF3" w:rsidRPr="005D4AF3" w:rsidRDefault="005D4AF3" w:rsidP="005D4AF3">
      <w:pPr>
        <w:pStyle w:val="EndNoteBibliography"/>
        <w:spacing w:after="0"/>
        <w:ind w:left="720" w:hanging="720"/>
      </w:pPr>
      <w:r w:rsidRPr="005D4AF3">
        <w:t>18.</w:t>
      </w:r>
      <w:r w:rsidRPr="005D4AF3">
        <w:tab/>
        <w:t>Joshi S, Anantharaman D, Muwonge R, et al. Evaluation of immune response to single dose of quadrivalent HPV vaccine at 10-year post-vaccination. Vaccine 2023;41:236-45.</w:t>
      </w:r>
    </w:p>
    <w:p w14:paraId="468F2E6E" w14:textId="77777777" w:rsidR="005D4AF3" w:rsidRPr="005D4AF3" w:rsidRDefault="005D4AF3" w:rsidP="005D4AF3">
      <w:pPr>
        <w:pStyle w:val="EndNoteBibliography"/>
        <w:spacing w:after="0"/>
        <w:ind w:left="720" w:hanging="720"/>
      </w:pPr>
      <w:r w:rsidRPr="005D4AF3">
        <w:t>19.</w:t>
      </w:r>
      <w:r w:rsidRPr="005D4AF3">
        <w:tab/>
        <w:t>Vajdic CM, van Leeuwen MT, Jin F, et al. Anal human papillomavirus genotype diversity and co-infection in a community-based sample of homosexual men. Sexually Transmitted Infections 2009;85:330-5.</w:t>
      </w:r>
    </w:p>
    <w:p w14:paraId="3E3AF327" w14:textId="77777777" w:rsidR="005D4AF3" w:rsidRPr="005D4AF3" w:rsidRDefault="005D4AF3" w:rsidP="005D4AF3">
      <w:pPr>
        <w:pStyle w:val="EndNoteBibliography"/>
        <w:spacing w:after="0"/>
        <w:ind w:left="720" w:hanging="720"/>
      </w:pPr>
      <w:r w:rsidRPr="005D4AF3">
        <w:t>20.</w:t>
      </w:r>
      <w:r w:rsidRPr="005D4AF3">
        <w:tab/>
        <w:t>Grulich AE, van Leeuwen MT, Falster MO, Vajdic CM. Incidence of cancers in people with HIV/AIDS compared with immunosuppressed transplant recipients: a meta-analysis. The Lancet 2007;370:59-67.</w:t>
      </w:r>
    </w:p>
    <w:p w14:paraId="62C617FF" w14:textId="77777777" w:rsidR="005D4AF3" w:rsidRPr="005D4AF3" w:rsidRDefault="005D4AF3" w:rsidP="005D4AF3">
      <w:pPr>
        <w:pStyle w:val="EndNoteBibliography"/>
        <w:spacing w:after="0"/>
        <w:ind w:left="720" w:hanging="720"/>
      </w:pPr>
      <w:r w:rsidRPr="005D4AF3">
        <w:t>21.</w:t>
      </w:r>
      <w:r w:rsidRPr="005D4AF3">
        <w:tab/>
        <w:t>Daling JR, Weiss NS, Hislop TG, et al. Sexual practices, sexually transmitted diseases, and the incidence of anal cancer. New England Journal of Medicine 1987;317:973-7.</w:t>
      </w:r>
    </w:p>
    <w:p w14:paraId="5CF5BBCB" w14:textId="77777777" w:rsidR="005D4AF3" w:rsidRPr="005D4AF3" w:rsidRDefault="005D4AF3" w:rsidP="005D4AF3">
      <w:pPr>
        <w:pStyle w:val="EndNoteBibliography"/>
        <w:spacing w:after="0"/>
        <w:ind w:left="720" w:hanging="720"/>
      </w:pPr>
      <w:r w:rsidRPr="005D4AF3">
        <w:t>22.</w:t>
      </w:r>
      <w:r w:rsidRPr="005D4AF3">
        <w:tab/>
        <w:t>Giuliano AR, Nyitray AG, Kreimer AR, et al. EUROGIN 2014 roadmap: differences in human papillomavirus infection natural history, transmission and human papillomavirus-related cancer incidence by gender and anatomic site of infection. International Journal of Cancer 2015;136:2752-60.</w:t>
      </w:r>
    </w:p>
    <w:p w14:paraId="5394523D" w14:textId="77777777" w:rsidR="005D4AF3" w:rsidRPr="005D4AF3" w:rsidRDefault="005D4AF3" w:rsidP="005D4AF3">
      <w:pPr>
        <w:pStyle w:val="EndNoteBibliography"/>
        <w:spacing w:after="0"/>
        <w:ind w:left="720" w:hanging="720"/>
      </w:pPr>
      <w:r w:rsidRPr="005D4AF3">
        <w:t>23.</w:t>
      </w:r>
      <w:r w:rsidRPr="005D4AF3">
        <w:tab/>
        <w:t>Giuliano AR, Lee JH, Fulp W, et al. Incidence and clearance of genital human papillomavirus infection in men (HIM): a cohort study. The Lancet 2011;377:932-40.</w:t>
      </w:r>
    </w:p>
    <w:p w14:paraId="3D6DD3B8" w14:textId="2E4E1328" w:rsidR="005D4AF3" w:rsidRPr="005D4AF3" w:rsidRDefault="005D4AF3" w:rsidP="005D4AF3">
      <w:pPr>
        <w:pStyle w:val="EndNoteBibliography"/>
        <w:ind w:left="720" w:hanging="720"/>
      </w:pPr>
      <w:r w:rsidRPr="005D4AF3">
        <w:t>24.</w:t>
      </w:r>
      <w:r w:rsidRPr="005D4AF3">
        <w:tab/>
        <w:t xml:space="preserve">National Centre for Immunisation Research and Surveillance (NCIRS). Impact of COVID-19 on school-based vaccination programs. Sydney: NCIRS; 2023. </w:t>
      </w:r>
      <w:hyperlink r:id="rId29" w:history="1">
        <w:r w:rsidRPr="005D4AF3">
          <w:rPr>
            <w:rStyle w:val="Hyperlink"/>
          </w:rPr>
          <w:t>https://ncirs.org.au/sites/default/files/2023-04/COVID%20impact%20on%20schools_Final%20report_April%202023.pdf</w:t>
        </w:r>
      </w:hyperlink>
    </w:p>
    <w:p w14:paraId="117CD0E6" w14:textId="0371BD0A" w:rsidR="000F679D" w:rsidRPr="007932BC" w:rsidRDefault="005D4AF3" w:rsidP="00F930AB">
      <w:pPr>
        <w:pStyle w:val="Heading2"/>
      </w:pPr>
      <w:r>
        <w:fldChar w:fldCharType="end"/>
      </w:r>
    </w:p>
    <w:sectPr w:rsidR="000F679D" w:rsidRPr="007932BC" w:rsidSect="00F930AB">
      <w:footerReference w:type="even" r:id="rId30"/>
      <w:footerReference w:type="default" r:id="rId31"/>
      <w:footerReference w:type="first" r:id="rId32"/>
      <w:footnotePr>
        <w:numRestart w:val="eachSect"/>
      </w:footnotePr>
      <w:type w:val="oddPage"/>
      <w:pgSz w:w="11906" w:h="16838" w:code="9"/>
      <w:pgMar w:top="1440" w:right="1440" w:bottom="1440" w:left="1440" w:header="576" w:footer="576"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9A5284" w14:textId="77777777" w:rsidR="00A85CE5" w:rsidRDefault="00A85CE5">
      <w:pPr>
        <w:spacing w:after="0"/>
      </w:pPr>
      <w:r>
        <w:separator/>
      </w:r>
    </w:p>
  </w:endnote>
  <w:endnote w:type="continuationSeparator" w:id="0">
    <w:p w14:paraId="10706F31" w14:textId="77777777" w:rsidR="00A85CE5" w:rsidRDefault="00A85CE5">
      <w:pPr>
        <w:spacing w:after="0"/>
      </w:pPr>
      <w:r>
        <w:continuationSeparator/>
      </w:r>
    </w:p>
  </w:endnote>
  <w:endnote w:type="continuationNotice" w:id="1">
    <w:p w14:paraId="24C02C8A" w14:textId="77777777" w:rsidR="00A85CE5" w:rsidRDefault="00A85CE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New Roman Bold">
    <w:altName w:val="Times New Roman"/>
    <w:panose1 w:val="00000000000000000000"/>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F96D5" w14:textId="77777777" w:rsidR="00F930AB" w:rsidRDefault="00F930A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143A4505" w14:textId="77777777" w:rsidR="00F930AB" w:rsidRDefault="00F930AB" w:rsidP="00F930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b w:val="0"/>
      </w:rPr>
      <w:id w:val="-445777216"/>
      <w:docPartObj>
        <w:docPartGallery w:val="Page Numbers (Bottom of Page)"/>
        <w:docPartUnique/>
      </w:docPartObj>
    </w:sdtPr>
    <w:sdtContent>
      <w:p w14:paraId="50959938" w14:textId="77777777" w:rsidR="00F930AB" w:rsidRPr="00F930AB" w:rsidRDefault="00F930AB">
        <w:pPr>
          <w:pStyle w:val="Footer"/>
          <w:framePr w:wrap="none" w:vAnchor="text" w:hAnchor="margin" w:xAlign="right" w:y="1"/>
          <w:rPr>
            <w:rStyle w:val="PageNumber"/>
            <w:b w:val="0"/>
          </w:rPr>
        </w:pPr>
        <w:r w:rsidRPr="00F930AB">
          <w:rPr>
            <w:rStyle w:val="PageNumber"/>
            <w:b w:val="0"/>
          </w:rPr>
          <w:fldChar w:fldCharType="begin"/>
        </w:r>
        <w:r w:rsidRPr="00F930AB">
          <w:rPr>
            <w:rStyle w:val="PageNumber"/>
            <w:b w:val="0"/>
          </w:rPr>
          <w:instrText xml:space="preserve"> PAGE </w:instrText>
        </w:r>
        <w:r w:rsidRPr="00F930AB">
          <w:rPr>
            <w:rStyle w:val="PageNumber"/>
            <w:b w:val="0"/>
          </w:rPr>
          <w:fldChar w:fldCharType="separate"/>
        </w:r>
        <w:r w:rsidRPr="00F930AB">
          <w:rPr>
            <w:rStyle w:val="PageNumber"/>
            <w:b w:val="0"/>
            <w:noProof/>
          </w:rPr>
          <w:t>2</w:t>
        </w:r>
        <w:r w:rsidRPr="00F930AB">
          <w:rPr>
            <w:rStyle w:val="PageNumber"/>
            <w:b w:val="0"/>
          </w:rPr>
          <w:fldChar w:fldCharType="end"/>
        </w:r>
      </w:p>
    </w:sdtContent>
  </w:sdt>
  <w:p w14:paraId="1623D090" w14:textId="14F8A50C" w:rsidR="00F930AB" w:rsidRPr="00F930AB" w:rsidRDefault="00F930AB" w:rsidP="00F930AB">
    <w:pPr>
      <w:pStyle w:val="Footer"/>
      <w:ind w:right="360"/>
    </w:pPr>
    <w:r>
      <w:t xml:space="preserve">Changes to the recommended use of </w:t>
    </w:r>
    <w:r w:rsidR="00897258">
      <w:t>HPV vaccine, June 202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F959B" w14:textId="77777777" w:rsidR="00600D70" w:rsidRDefault="00600D70" w:rsidP="005A72C4">
    <w:pPr>
      <w:pStyle w:val="Footer"/>
      <w:jc w:val="right"/>
    </w:pPr>
    <w:r>
      <w:fldChar w:fldCharType="begin"/>
    </w:r>
    <w:r>
      <w:instrText xml:space="preserve"> PAGE   \* MERGEFORMAT </w:instrText>
    </w:r>
    <w:r>
      <w:fldChar w:fldCharType="separate"/>
    </w:r>
    <w:r w:rsidR="006C0FAA">
      <w:rPr>
        <w:noProof/>
      </w:rPr>
      <w:t>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38E1A1" w14:textId="77777777" w:rsidR="00A85CE5" w:rsidRDefault="00A85CE5">
      <w:pPr>
        <w:spacing w:after="0"/>
      </w:pPr>
      <w:r>
        <w:separator/>
      </w:r>
    </w:p>
  </w:footnote>
  <w:footnote w:type="continuationSeparator" w:id="0">
    <w:p w14:paraId="5444DBE3" w14:textId="77777777" w:rsidR="00A85CE5" w:rsidRDefault="00A85CE5">
      <w:pPr>
        <w:spacing w:after="0"/>
      </w:pPr>
      <w:r>
        <w:continuationSeparator/>
      </w:r>
    </w:p>
  </w:footnote>
  <w:footnote w:type="continuationNotice" w:id="1">
    <w:p w14:paraId="57BA9983" w14:textId="77777777" w:rsidR="00A85CE5" w:rsidRDefault="00A85CE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CA4E8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466BED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EAC1CB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3E9C713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15641AE"/>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72324B8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A05C918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BEB09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F0026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0A863BA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804614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6971CA"/>
    <w:multiLevelType w:val="hybridMultilevel"/>
    <w:tmpl w:val="C2F02C9C"/>
    <w:lvl w:ilvl="0" w:tplc="44303C18">
      <w:start w:val="1"/>
      <w:numFmt w:val="bullet"/>
      <w:pStyle w:val="BoxDash"/>
      <w:lvlText w:val=""/>
      <w:lvlJc w:val="left"/>
      <w:pPr>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6105138"/>
    <w:multiLevelType w:val="hybridMultilevel"/>
    <w:tmpl w:val="0E8C4BC4"/>
    <w:lvl w:ilvl="0" w:tplc="EC840366">
      <w:start w:val="1"/>
      <w:numFmt w:val="bullet"/>
      <w:pStyle w:val="Dash"/>
      <w:lvlText w:val="–"/>
      <w:lvlJc w:val="left"/>
      <w:pPr>
        <w:tabs>
          <w:tab w:val="num" w:pos="216"/>
        </w:tabs>
        <w:ind w:left="360" w:firstLine="0"/>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FC5EFF"/>
    <w:multiLevelType w:val="hybridMultilevel"/>
    <w:tmpl w:val="38A0C8C6"/>
    <w:lvl w:ilvl="0" w:tplc="69FE925C">
      <w:start w:val="1"/>
      <w:numFmt w:val="bullet"/>
      <w:pStyle w:val="Quote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2BFD4DC7"/>
    <w:multiLevelType w:val="hybridMultilevel"/>
    <w:tmpl w:val="035E74BC"/>
    <w:lvl w:ilvl="0" w:tplc="F4E462E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3C372F4"/>
    <w:multiLevelType w:val="multilevel"/>
    <w:tmpl w:val="4988683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3713210C"/>
    <w:multiLevelType w:val="hybridMultilevel"/>
    <w:tmpl w:val="E0A81C54"/>
    <w:lvl w:ilvl="0" w:tplc="F4E462E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7D47304"/>
    <w:multiLevelType w:val="multilevel"/>
    <w:tmpl w:val="C7546528"/>
    <w:lvl w:ilvl="0">
      <w:start w:val="1"/>
      <w:numFmt w:val="bullet"/>
      <w:lvlText w:val="•"/>
      <w:lvlJc w:val="left"/>
      <w:pPr>
        <w:tabs>
          <w:tab w:val="num" w:pos="360"/>
        </w:tabs>
        <w:ind w:left="360" w:hanging="360"/>
      </w:pPr>
      <w:rPr>
        <w:rFont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2087D42"/>
    <w:multiLevelType w:val="hybridMultilevel"/>
    <w:tmpl w:val="48C87A36"/>
    <w:lvl w:ilvl="0" w:tplc="E1F647D4">
      <w:start w:val="1"/>
      <w:numFmt w:val="decimal"/>
      <w:pStyle w:val="TableNumberedList"/>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7651309"/>
    <w:multiLevelType w:val="hybridMultilevel"/>
    <w:tmpl w:val="DB4C7F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1A96687"/>
    <w:multiLevelType w:val="multilevel"/>
    <w:tmpl w:val="F8DE0C3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634A5BB2"/>
    <w:multiLevelType w:val="hybridMultilevel"/>
    <w:tmpl w:val="0A2EC3E2"/>
    <w:lvl w:ilvl="0" w:tplc="DF183732">
      <w:start w:val="1"/>
      <w:numFmt w:val="bullet"/>
      <w:pStyle w:val="BulletChecklist"/>
      <w:lvlText w:val=""/>
      <w:lvlJc w:val="left"/>
      <w:pPr>
        <w:ind w:left="720" w:hanging="360"/>
      </w:pPr>
      <w:rPr>
        <w:rFonts w:ascii="Wingdings"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4A14859"/>
    <w:multiLevelType w:val="hybridMultilevel"/>
    <w:tmpl w:val="9796D414"/>
    <w:lvl w:ilvl="0" w:tplc="F30EFE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16cid:durableId="2076656587">
    <w:abstractNumId w:val="20"/>
  </w:num>
  <w:num w:numId="2" w16cid:durableId="2107378853">
    <w:abstractNumId w:val="22"/>
  </w:num>
  <w:num w:numId="3" w16cid:durableId="1598557545">
    <w:abstractNumId w:val="26"/>
  </w:num>
  <w:num w:numId="4" w16cid:durableId="1440415835">
    <w:abstractNumId w:val="12"/>
  </w:num>
  <w:num w:numId="5" w16cid:durableId="615991742">
    <w:abstractNumId w:val="11"/>
  </w:num>
  <w:num w:numId="6" w16cid:durableId="1005401492">
    <w:abstractNumId w:val="10"/>
  </w:num>
  <w:num w:numId="7" w16cid:durableId="1865629800">
    <w:abstractNumId w:val="8"/>
  </w:num>
  <w:num w:numId="8" w16cid:durableId="90132262">
    <w:abstractNumId w:val="7"/>
  </w:num>
  <w:num w:numId="9" w16cid:durableId="503058730">
    <w:abstractNumId w:val="6"/>
  </w:num>
  <w:num w:numId="10" w16cid:durableId="271011486">
    <w:abstractNumId w:val="5"/>
  </w:num>
  <w:num w:numId="11" w16cid:durableId="356547729">
    <w:abstractNumId w:val="9"/>
  </w:num>
  <w:num w:numId="12" w16cid:durableId="789863254">
    <w:abstractNumId w:val="4"/>
  </w:num>
  <w:num w:numId="13" w16cid:durableId="1791171227">
    <w:abstractNumId w:val="3"/>
  </w:num>
  <w:num w:numId="14" w16cid:durableId="1107775312">
    <w:abstractNumId w:val="2"/>
  </w:num>
  <w:num w:numId="15" w16cid:durableId="1472408507">
    <w:abstractNumId w:val="1"/>
  </w:num>
  <w:num w:numId="16" w16cid:durableId="1097409384">
    <w:abstractNumId w:val="24"/>
  </w:num>
  <w:num w:numId="17" w16cid:durableId="1197235133">
    <w:abstractNumId w:val="0"/>
  </w:num>
  <w:num w:numId="18" w16cid:durableId="238908790">
    <w:abstractNumId w:val="14"/>
  </w:num>
  <w:num w:numId="19" w16cid:durableId="574362108">
    <w:abstractNumId w:val="25"/>
  </w:num>
  <w:num w:numId="20" w16cid:durableId="155197273">
    <w:abstractNumId w:val="15"/>
  </w:num>
  <w:num w:numId="21" w16cid:durableId="1920401856">
    <w:abstractNumId w:val="25"/>
  </w:num>
  <w:num w:numId="22" w16cid:durableId="560019970">
    <w:abstractNumId w:val="17"/>
  </w:num>
  <w:num w:numId="23" w16cid:durableId="1828328235">
    <w:abstractNumId w:val="18"/>
  </w:num>
  <w:num w:numId="24" w16cid:durableId="566036826">
    <w:abstractNumId w:val="13"/>
  </w:num>
  <w:num w:numId="25" w16cid:durableId="767577094">
    <w:abstractNumId w:val="16"/>
  </w:num>
  <w:num w:numId="26" w16cid:durableId="1850291212">
    <w:abstractNumId w:val="23"/>
  </w:num>
  <w:num w:numId="27" w16cid:durableId="2087339284">
    <w:abstractNumId w:val="21"/>
  </w:num>
  <w:num w:numId="28" w16cid:durableId="9130076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ndbook Digital_202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rxzxxa29e0rpewxe8xafe6pvefpfwz9w59&quot;&gt;AIH-HPV-PC&lt;record-ids&gt;&lt;item&gt;6&lt;/item&gt;&lt;item&gt;7&lt;/item&gt;&lt;item&gt;8&lt;/item&gt;&lt;item&gt;9&lt;/item&gt;&lt;item&gt;10&lt;/item&gt;&lt;item&gt;11&lt;/item&gt;&lt;item&gt;12&lt;/item&gt;&lt;item&gt;13&lt;/item&gt;&lt;item&gt;14&lt;/item&gt;&lt;item&gt;15&lt;/item&gt;&lt;item&gt;63&lt;/item&gt;&lt;item&gt;135&lt;/item&gt;&lt;item&gt;136&lt;/item&gt;&lt;item&gt;137&lt;/item&gt;&lt;item&gt;138&lt;/item&gt;&lt;item&gt;139&lt;/item&gt;&lt;item&gt;151&lt;/item&gt;&lt;item&gt;152&lt;/item&gt;&lt;item&gt;153&lt;/item&gt;&lt;item&gt;154&lt;/item&gt;&lt;item&gt;155&lt;/item&gt;&lt;item&gt;156&lt;/item&gt;&lt;item&gt;157&lt;/item&gt;&lt;item&gt;158&lt;/item&gt;&lt;/record-ids&gt;&lt;/item&gt;&lt;/Libraries&gt;"/>
  </w:docVars>
  <w:rsids>
    <w:rsidRoot w:val="00BA3A5C"/>
    <w:rsid w:val="00007976"/>
    <w:rsid w:val="00013A29"/>
    <w:rsid w:val="00016FFA"/>
    <w:rsid w:val="000262CF"/>
    <w:rsid w:val="0004271B"/>
    <w:rsid w:val="00053140"/>
    <w:rsid w:val="0007619D"/>
    <w:rsid w:val="00080EA9"/>
    <w:rsid w:val="00084FF1"/>
    <w:rsid w:val="000925F8"/>
    <w:rsid w:val="000B64E0"/>
    <w:rsid w:val="000C10BA"/>
    <w:rsid w:val="000E1D6F"/>
    <w:rsid w:val="000E6A24"/>
    <w:rsid w:val="000F1020"/>
    <w:rsid w:val="000F679D"/>
    <w:rsid w:val="00100909"/>
    <w:rsid w:val="00104E39"/>
    <w:rsid w:val="00114BAC"/>
    <w:rsid w:val="001244F0"/>
    <w:rsid w:val="00150495"/>
    <w:rsid w:val="001506DD"/>
    <w:rsid w:val="001526B9"/>
    <w:rsid w:val="001545E8"/>
    <w:rsid w:val="00181232"/>
    <w:rsid w:val="00191AD4"/>
    <w:rsid w:val="00193233"/>
    <w:rsid w:val="001947F8"/>
    <w:rsid w:val="001C1AAD"/>
    <w:rsid w:val="001C1FF9"/>
    <w:rsid w:val="001D4129"/>
    <w:rsid w:val="001D4D1F"/>
    <w:rsid w:val="002007A2"/>
    <w:rsid w:val="0020319C"/>
    <w:rsid w:val="00203B5C"/>
    <w:rsid w:val="00223521"/>
    <w:rsid w:val="00224C24"/>
    <w:rsid w:val="00224FC1"/>
    <w:rsid w:val="00232A14"/>
    <w:rsid w:val="0023310B"/>
    <w:rsid w:val="0023416A"/>
    <w:rsid w:val="0025093F"/>
    <w:rsid w:val="00263E7C"/>
    <w:rsid w:val="002640D9"/>
    <w:rsid w:val="00267E11"/>
    <w:rsid w:val="00271B40"/>
    <w:rsid w:val="00282973"/>
    <w:rsid w:val="00284611"/>
    <w:rsid w:val="0029345F"/>
    <w:rsid w:val="00296D4A"/>
    <w:rsid w:val="002A025A"/>
    <w:rsid w:val="002A3AB3"/>
    <w:rsid w:val="002A5369"/>
    <w:rsid w:val="002A6D50"/>
    <w:rsid w:val="002B666D"/>
    <w:rsid w:val="002C19BF"/>
    <w:rsid w:val="002C2B2F"/>
    <w:rsid w:val="002C3F89"/>
    <w:rsid w:val="002C3F92"/>
    <w:rsid w:val="002C61F5"/>
    <w:rsid w:val="002C6522"/>
    <w:rsid w:val="002C7315"/>
    <w:rsid w:val="002D0313"/>
    <w:rsid w:val="002E479F"/>
    <w:rsid w:val="002E6060"/>
    <w:rsid w:val="003057C1"/>
    <w:rsid w:val="00307EBE"/>
    <w:rsid w:val="00312F7A"/>
    <w:rsid w:val="0032248A"/>
    <w:rsid w:val="0032311C"/>
    <w:rsid w:val="0033188B"/>
    <w:rsid w:val="0033693D"/>
    <w:rsid w:val="003375F1"/>
    <w:rsid w:val="00350E89"/>
    <w:rsid w:val="00351A75"/>
    <w:rsid w:val="00362AA6"/>
    <w:rsid w:val="003810EA"/>
    <w:rsid w:val="003912CE"/>
    <w:rsid w:val="0039361E"/>
    <w:rsid w:val="003A04A0"/>
    <w:rsid w:val="003A0CC6"/>
    <w:rsid w:val="003A5FCC"/>
    <w:rsid w:val="003A62A9"/>
    <w:rsid w:val="003D0620"/>
    <w:rsid w:val="003F6AFF"/>
    <w:rsid w:val="003F6FF6"/>
    <w:rsid w:val="00403B31"/>
    <w:rsid w:val="00404B27"/>
    <w:rsid w:val="00422EF0"/>
    <w:rsid w:val="0044143B"/>
    <w:rsid w:val="00475992"/>
    <w:rsid w:val="004822BC"/>
    <w:rsid w:val="0048295D"/>
    <w:rsid w:val="0048317F"/>
    <w:rsid w:val="0048716B"/>
    <w:rsid w:val="004900B9"/>
    <w:rsid w:val="00490D4E"/>
    <w:rsid w:val="004957C3"/>
    <w:rsid w:val="00495B96"/>
    <w:rsid w:val="00497D20"/>
    <w:rsid w:val="004A082F"/>
    <w:rsid w:val="004B58FF"/>
    <w:rsid w:val="004B76E7"/>
    <w:rsid w:val="004D4B62"/>
    <w:rsid w:val="004D75AF"/>
    <w:rsid w:val="004D79BE"/>
    <w:rsid w:val="00503FA1"/>
    <w:rsid w:val="005148F7"/>
    <w:rsid w:val="005529A9"/>
    <w:rsid w:val="00591471"/>
    <w:rsid w:val="005A3244"/>
    <w:rsid w:val="005A72C4"/>
    <w:rsid w:val="005D0D4E"/>
    <w:rsid w:val="005D336E"/>
    <w:rsid w:val="005D4AF3"/>
    <w:rsid w:val="005D5537"/>
    <w:rsid w:val="005E04DB"/>
    <w:rsid w:val="005E0B93"/>
    <w:rsid w:val="005F1827"/>
    <w:rsid w:val="00600D70"/>
    <w:rsid w:val="00605FFB"/>
    <w:rsid w:val="00607400"/>
    <w:rsid w:val="00607D34"/>
    <w:rsid w:val="00640F8A"/>
    <w:rsid w:val="00644342"/>
    <w:rsid w:val="006503BB"/>
    <w:rsid w:val="006550DF"/>
    <w:rsid w:val="0065780B"/>
    <w:rsid w:val="00675AA8"/>
    <w:rsid w:val="006928ED"/>
    <w:rsid w:val="00692B58"/>
    <w:rsid w:val="006A0940"/>
    <w:rsid w:val="006A2CC0"/>
    <w:rsid w:val="006A3A42"/>
    <w:rsid w:val="006A5FC6"/>
    <w:rsid w:val="006B4086"/>
    <w:rsid w:val="006C0FAA"/>
    <w:rsid w:val="006C62B2"/>
    <w:rsid w:val="006D2750"/>
    <w:rsid w:val="006D44E4"/>
    <w:rsid w:val="006D699C"/>
    <w:rsid w:val="006E6282"/>
    <w:rsid w:val="006F34DF"/>
    <w:rsid w:val="006F3E72"/>
    <w:rsid w:val="006F5743"/>
    <w:rsid w:val="00704A94"/>
    <w:rsid w:val="00704FE3"/>
    <w:rsid w:val="007104A0"/>
    <w:rsid w:val="007159A6"/>
    <w:rsid w:val="00721310"/>
    <w:rsid w:val="007216E7"/>
    <w:rsid w:val="00730AF2"/>
    <w:rsid w:val="00740532"/>
    <w:rsid w:val="00743C61"/>
    <w:rsid w:val="0075026F"/>
    <w:rsid w:val="007532F6"/>
    <w:rsid w:val="00754AEE"/>
    <w:rsid w:val="00770969"/>
    <w:rsid w:val="00772D67"/>
    <w:rsid w:val="00773806"/>
    <w:rsid w:val="007754ED"/>
    <w:rsid w:val="00775569"/>
    <w:rsid w:val="0077682C"/>
    <w:rsid w:val="00782E48"/>
    <w:rsid w:val="00785D93"/>
    <w:rsid w:val="00786B8C"/>
    <w:rsid w:val="00792900"/>
    <w:rsid w:val="007932BC"/>
    <w:rsid w:val="00793565"/>
    <w:rsid w:val="00793655"/>
    <w:rsid w:val="00793721"/>
    <w:rsid w:val="007A3CF2"/>
    <w:rsid w:val="007B4E8B"/>
    <w:rsid w:val="007B6376"/>
    <w:rsid w:val="007B6B07"/>
    <w:rsid w:val="007C16E0"/>
    <w:rsid w:val="007C1D1B"/>
    <w:rsid w:val="007C3B62"/>
    <w:rsid w:val="007D2BAE"/>
    <w:rsid w:val="007D34E5"/>
    <w:rsid w:val="007E72B8"/>
    <w:rsid w:val="00806724"/>
    <w:rsid w:val="00812B83"/>
    <w:rsid w:val="00822293"/>
    <w:rsid w:val="008235A9"/>
    <w:rsid w:val="00851787"/>
    <w:rsid w:val="00853521"/>
    <w:rsid w:val="00854CB0"/>
    <w:rsid w:val="00874012"/>
    <w:rsid w:val="0088030E"/>
    <w:rsid w:val="00897258"/>
    <w:rsid w:val="008A589E"/>
    <w:rsid w:val="008A5A4B"/>
    <w:rsid w:val="008A75A2"/>
    <w:rsid w:val="008B7077"/>
    <w:rsid w:val="008C6382"/>
    <w:rsid w:val="008D09FB"/>
    <w:rsid w:val="008D1A7D"/>
    <w:rsid w:val="008D32BA"/>
    <w:rsid w:val="008D4A47"/>
    <w:rsid w:val="008D5825"/>
    <w:rsid w:val="008F3AA8"/>
    <w:rsid w:val="00932C6D"/>
    <w:rsid w:val="00932F16"/>
    <w:rsid w:val="00934A15"/>
    <w:rsid w:val="0094037C"/>
    <w:rsid w:val="00945E34"/>
    <w:rsid w:val="00945E3D"/>
    <w:rsid w:val="0096081E"/>
    <w:rsid w:val="00961243"/>
    <w:rsid w:val="00961E83"/>
    <w:rsid w:val="00976D59"/>
    <w:rsid w:val="009B120A"/>
    <w:rsid w:val="009C0C6E"/>
    <w:rsid w:val="009C7BA5"/>
    <w:rsid w:val="009E3B68"/>
    <w:rsid w:val="009E5B35"/>
    <w:rsid w:val="009F3F5F"/>
    <w:rsid w:val="00A052BE"/>
    <w:rsid w:val="00A54765"/>
    <w:rsid w:val="00A55968"/>
    <w:rsid w:val="00A564A7"/>
    <w:rsid w:val="00A623EA"/>
    <w:rsid w:val="00A65612"/>
    <w:rsid w:val="00A77ABD"/>
    <w:rsid w:val="00A8289E"/>
    <w:rsid w:val="00A850EA"/>
    <w:rsid w:val="00A85CE5"/>
    <w:rsid w:val="00A9331B"/>
    <w:rsid w:val="00A97042"/>
    <w:rsid w:val="00AB4FFE"/>
    <w:rsid w:val="00AC13DC"/>
    <w:rsid w:val="00AC5995"/>
    <w:rsid w:val="00AD0CD0"/>
    <w:rsid w:val="00AE2080"/>
    <w:rsid w:val="00AE6406"/>
    <w:rsid w:val="00AF294B"/>
    <w:rsid w:val="00B0731D"/>
    <w:rsid w:val="00B073D1"/>
    <w:rsid w:val="00B152AD"/>
    <w:rsid w:val="00B1647E"/>
    <w:rsid w:val="00B3182E"/>
    <w:rsid w:val="00B50D30"/>
    <w:rsid w:val="00B55F41"/>
    <w:rsid w:val="00B61C98"/>
    <w:rsid w:val="00B64994"/>
    <w:rsid w:val="00B7037D"/>
    <w:rsid w:val="00B73F36"/>
    <w:rsid w:val="00B743B7"/>
    <w:rsid w:val="00B77099"/>
    <w:rsid w:val="00B859E2"/>
    <w:rsid w:val="00BA2965"/>
    <w:rsid w:val="00BA3A5C"/>
    <w:rsid w:val="00BA7CAC"/>
    <w:rsid w:val="00BB1574"/>
    <w:rsid w:val="00BB5800"/>
    <w:rsid w:val="00BD346C"/>
    <w:rsid w:val="00BD75B6"/>
    <w:rsid w:val="00BE1A54"/>
    <w:rsid w:val="00BE1DF4"/>
    <w:rsid w:val="00BF6BAB"/>
    <w:rsid w:val="00C0407A"/>
    <w:rsid w:val="00C049B6"/>
    <w:rsid w:val="00C0772F"/>
    <w:rsid w:val="00C120CB"/>
    <w:rsid w:val="00C22D8C"/>
    <w:rsid w:val="00C45C28"/>
    <w:rsid w:val="00C467DE"/>
    <w:rsid w:val="00C55E9E"/>
    <w:rsid w:val="00C62B9E"/>
    <w:rsid w:val="00C6368E"/>
    <w:rsid w:val="00C75DE5"/>
    <w:rsid w:val="00C831DF"/>
    <w:rsid w:val="00C90846"/>
    <w:rsid w:val="00C92341"/>
    <w:rsid w:val="00C9562E"/>
    <w:rsid w:val="00CA15C8"/>
    <w:rsid w:val="00CA1A6E"/>
    <w:rsid w:val="00CB05E5"/>
    <w:rsid w:val="00CB2308"/>
    <w:rsid w:val="00CC79D1"/>
    <w:rsid w:val="00CD0FBF"/>
    <w:rsid w:val="00CD4E02"/>
    <w:rsid w:val="00CD689C"/>
    <w:rsid w:val="00CE2EC4"/>
    <w:rsid w:val="00CF4C32"/>
    <w:rsid w:val="00CF6C64"/>
    <w:rsid w:val="00D1129E"/>
    <w:rsid w:val="00D15C14"/>
    <w:rsid w:val="00D20FD9"/>
    <w:rsid w:val="00D27C71"/>
    <w:rsid w:val="00D30D74"/>
    <w:rsid w:val="00D356FB"/>
    <w:rsid w:val="00D35E6D"/>
    <w:rsid w:val="00D84773"/>
    <w:rsid w:val="00D849E2"/>
    <w:rsid w:val="00D85147"/>
    <w:rsid w:val="00D85BB4"/>
    <w:rsid w:val="00D96F7C"/>
    <w:rsid w:val="00DA1DC8"/>
    <w:rsid w:val="00DC122C"/>
    <w:rsid w:val="00DC20B7"/>
    <w:rsid w:val="00DC5493"/>
    <w:rsid w:val="00DD2727"/>
    <w:rsid w:val="00DD5B39"/>
    <w:rsid w:val="00DE3FBF"/>
    <w:rsid w:val="00DF56DD"/>
    <w:rsid w:val="00E02652"/>
    <w:rsid w:val="00E1617F"/>
    <w:rsid w:val="00E220DE"/>
    <w:rsid w:val="00E22546"/>
    <w:rsid w:val="00E31DDC"/>
    <w:rsid w:val="00E35288"/>
    <w:rsid w:val="00E35DF1"/>
    <w:rsid w:val="00E40DD8"/>
    <w:rsid w:val="00E42C3D"/>
    <w:rsid w:val="00E437BF"/>
    <w:rsid w:val="00E50CBE"/>
    <w:rsid w:val="00E52915"/>
    <w:rsid w:val="00E57067"/>
    <w:rsid w:val="00E61CC5"/>
    <w:rsid w:val="00E6769A"/>
    <w:rsid w:val="00E914CA"/>
    <w:rsid w:val="00E94681"/>
    <w:rsid w:val="00E96129"/>
    <w:rsid w:val="00EA3730"/>
    <w:rsid w:val="00EE7B06"/>
    <w:rsid w:val="00F02D19"/>
    <w:rsid w:val="00F114B8"/>
    <w:rsid w:val="00F21ABE"/>
    <w:rsid w:val="00F2770F"/>
    <w:rsid w:val="00F61B48"/>
    <w:rsid w:val="00F71D4D"/>
    <w:rsid w:val="00F75DCD"/>
    <w:rsid w:val="00F930AB"/>
    <w:rsid w:val="00F9550C"/>
    <w:rsid w:val="00FA486E"/>
    <w:rsid w:val="00FA4D54"/>
    <w:rsid w:val="00FA5DE1"/>
    <w:rsid w:val="00FB0F81"/>
    <w:rsid w:val="00FB23E1"/>
    <w:rsid w:val="00FB2918"/>
    <w:rsid w:val="00FB5474"/>
    <w:rsid w:val="00FB77DD"/>
    <w:rsid w:val="00FB798A"/>
    <w:rsid w:val="00FC7C99"/>
    <w:rsid w:val="00FD2FAD"/>
    <w:rsid w:val="00FD7364"/>
    <w:rsid w:val="00FF1DCC"/>
    <w:rsid w:val="00FF319E"/>
    <w:rsid w:val="00FF6C16"/>
    <w:rsid w:val="06DD194B"/>
    <w:rsid w:val="1382F3A0"/>
    <w:rsid w:val="24EA9407"/>
    <w:rsid w:val="297B8525"/>
    <w:rsid w:val="2D35AF45"/>
    <w:rsid w:val="332E9BA2"/>
    <w:rsid w:val="3D536A60"/>
    <w:rsid w:val="4BB9A666"/>
    <w:rsid w:val="4D6C5B49"/>
    <w:rsid w:val="5CADAA2E"/>
    <w:rsid w:val="67D38A69"/>
    <w:rsid w:val="7AB5B47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F1632D6"/>
  <w15:docId w15:val="{AC044822-87DA-4373-9DE7-17586F37E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lsdException w:name="heading 5" w:uiPriority="9"/>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D79BE"/>
    <w:pPr>
      <w:spacing w:after="240"/>
    </w:pPr>
    <w:rPr>
      <w:color w:val="000000"/>
      <w:sz w:val="24"/>
    </w:rPr>
  </w:style>
  <w:style w:type="paragraph" w:styleId="Heading1">
    <w:name w:val="heading 1"/>
    <w:basedOn w:val="Normal"/>
    <w:next w:val="Normal"/>
    <w:qFormat/>
    <w:rsid w:val="00BA3A5C"/>
    <w:pPr>
      <w:keepNext/>
      <w:pageBreakBefore/>
      <w:spacing w:after="480"/>
      <w:outlineLvl w:val="0"/>
    </w:pPr>
    <w:rPr>
      <w:rFonts w:cs="Arial"/>
      <w:b/>
      <w:bCs/>
      <w:kern w:val="32"/>
      <w:sz w:val="40"/>
      <w:szCs w:val="32"/>
    </w:rPr>
  </w:style>
  <w:style w:type="paragraph" w:styleId="Heading2">
    <w:name w:val="heading 2"/>
    <w:basedOn w:val="Normal"/>
    <w:next w:val="Normal"/>
    <w:qFormat/>
    <w:rsid w:val="00BA3A5C"/>
    <w:pPr>
      <w:keepNext/>
      <w:spacing w:before="240"/>
      <w:outlineLvl w:val="1"/>
    </w:pPr>
    <w:rPr>
      <w:rFonts w:cs="Arial"/>
      <w:b/>
      <w:bCs/>
      <w:iCs/>
      <w:sz w:val="28"/>
      <w:szCs w:val="28"/>
    </w:rPr>
  </w:style>
  <w:style w:type="paragraph" w:styleId="Heading3">
    <w:name w:val="heading 3"/>
    <w:basedOn w:val="Normal"/>
    <w:next w:val="Normal"/>
    <w:qFormat/>
    <w:rsid w:val="00D20FD9"/>
    <w:pPr>
      <w:keepNext/>
      <w:spacing w:before="240"/>
      <w:ind w:left="720" w:hanging="720"/>
      <w:outlineLvl w:val="2"/>
    </w:pPr>
    <w:rPr>
      <w:rFonts w:cs="Arial"/>
      <w:b/>
      <w:bCs/>
      <w:szCs w:val="26"/>
    </w:rPr>
  </w:style>
  <w:style w:type="paragraph" w:styleId="Heading4">
    <w:name w:val="heading 4"/>
    <w:basedOn w:val="Normal"/>
    <w:next w:val="Normal"/>
    <w:rsid w:val="00D20FD9"/>
    <w:pPr>
      <w:keepNext/>
      <w:spacing w:before="120" w:after="120"/>
      <w:outlineLvl w:val="3"/>
    </w:pPr>
    <w:rPr>
      <w:b/>
      <w:bCs/>
      <w:i/>
      <w:szCs w:val="28"/>
    </w:rPr>
  </w:style>
  <w:style w:type="paragraph" w:styleId="Heading5">
    <w:name w:val="heading 5"/>
    <w:basedOn w:val="Normal"/>
    <w:next w:val="Normal"/>
    <w:rsid w:val="00D20FD9"/>
    <w:pPr>
      <w:keepNext/>
      <w:spacing w:before="60" w:after="60"/>
      <w:outlineLvl w:val="4"/>
    </w:pPr>
    <w:rPr>
      <w:bCs/>
      <w:i/>
      <w:i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rsid w:val="000C10BA"/>
    <w:pPr>
      <w:numPr>
        <w:ilvl w:val="1"/>
      </w:numPr>
      <w:jc w:val="center"/>
    </w:pPr>
    <w:rPr>
      <w:rFonts w:ascii="Times New Roman Bold" w:eastAsiaTheme="majorEastAsia" w:hAnsi="Times New Roman Bold" w:cstheme="majorBidi"/>
      <w:b/>
      <w:iCs/>
      <w:color w:val="auto"/>
      <w:sz w:val="40"/>
      <w:szCs w:val="24"/>
    </w:rPr>
  </w:style>
  <w:style w:type="paragraph" w:customStyle="1" w:styleId="PullQuote">
    <w:name w:val="PullQuote"/>
    <w:basedOn w:val="Normal"/>
    <w:next w:val="Normal"/>
    <w:rsid w:val="000C10BA"/>
    <w:rPr>
      <w:rFonts w:ascii="Times New Roman Bold" w:hAnsi="Times New Roman Bold"/>
      <w:b/>
      <w:color w:val="76923C" w:themeColor="accent3" w:themeShade="BF"/>
    </w:rPr>
  </w:style>
  <w:style w:type="paragraph" w:customStyle="1" w:styleId="ReportDate">
    <w:name w:val="ReportDate"/>
    <w:basedOn w:val="Normal"/>
    <w:rsid w:val="00D20FD9"/>
    <w:pPr>
      <w:jc w:val="center"/>
    </w:pPr>
    <w:rPr>
      <w:sz w:val="40"/>
    </w:rPr>
  </w:style>
  <w:style w:type="paragraph" w:customStyle="1" w:styleId="Heading1a">
    <w:name w:val="Heading 1a"/>
    <w:basedOn w:val="Heading1"/>
    <w:next w:val="Normal"/>
    <w:rsid w:val="00D20FD9"/>
    <w:pPr>
      <w:outlineLvl w:val="9"/>
    </w:pPr>
  </w:style>
  <w:style w:type="paragraph" w:customStyle="1" w:styleId="Heading2a">
    <w:name w:val="Heading 2a"/>
    <w:basedOn w:val="Heading2"/>
    <w:next w:val="Normal"/>
    <w:rsid w:val="00D20FD9"/>
    <w:pPr>
      <w:outlineLvl w:val="9"/>
    </w:pPr>
  </w:style>
  <w:style w:type="paragraph" w:customStyle="1" w:styleId="Heading3a">
    <w:name w:val="Heading 3a"/>
    <w:basedOn w:val="Heading3"/>
    <w:next w:val="Normal"/>
    <w:rsid w:val="00D20FD9"/>
    <w:pPr>
      <w:ind w:left="0" w:firstLine="0"/>
      <w:outlineLvl w:val="9"/>
    </w:pPr>
  </w:style>
  <w:style w:type="paragraph" w:styleId="Header">
    <w:name w:val="header"/>
    <w:basedOn w:val="Normal"/>
    <w:semiHidden/>
    <w:rsid w:val="00D20FD9"/>
    <w:pPr>
      <w:tabs>
        <w:tab w:val="right" w:pos="9000"/>
      </w:tabs>
      <w:spacing w:after="0"/>
    </w:pPr>
    <w:rPr>
      <w:sz w:val="18"/>
    </w:rPr>
  </w:style>
  <w:style w:type="paragraph" w:styleId="Footer">
    <w:name w:val="footer"/>
    <w:basedOn w:val="Normal"/>
    <w:link w:val="FooterChar"/>
    <w:uiPriority w:val="99"/>
    <w:rsid w:val="00D20FD9"/>
    <w:pPr>
      <w:tabs>
        <w:tab w:val="right" w:pos="9000"/>
      </w:tabs>
      <w:spacing w:after="0"/>
    </w:pPr>
    <w:rPr>
      <w:sz w:val="20"/>
    </w:rPr>
  </w:style>
  <w:style w:type="character" w:styleId="PageNumber">
    <w:name w:val="page number"/>
    <w:basedOn w:val="DefaultParagraphFont"/>
    <w:semiHidden/>
    <w:rsid w:val="00D20FD9"/>
    <w:rPr>
      <w:rFonts w:ascii="Times New Roman" w:hAnsi="Times New Roman"/>
      <w:b/>
      <w:sz w:val="20"/>
    </w:rPr>
  </w:style>
  <w:style w:type="paragraph" w:customStyle="1" w:styleId="TableText">
    <w:name w:val="TableText"/>
    <w:basedOn w:val="Normal"/>
    <w:rsid w:val="00D20FD9"/>
    <w:pPr>
      <w:keepNext/>
      <w:spacing w:before="60" w:after="60"/>
    </w:pPr>
    <w:rPr>
      <w:sz w:val="21"/>
      <w:szCs w:val="21"/>
    </w:rPr>
  </w:style>
  <w:style w:type="paragraph" w:customStyle="1" w:styleId="TFListNotesSpace">
    <w:name w:val="TFListNotes+Space"/>
    <w:basedOn w:val="TableText"/>
    <w:next w:val="Normal"/>
    <w:rsid w:val="00591471"/>
    <w:pPr>
      <w:keepNext w:val="0"/>
      <w:keepLines/>
      <w:spacing w:before="0" w:after="360"/>
    </w:pPr>
    <w:rPr>
      <w:sz w:val="18"/>
      <w:szCs w:val="18"/>
    </w:rPr>
  </w:style>
  <w:style w:type="paragraph" w:customStyle="1" w:styleId="TFListNotes">
    <w:name w:val="TFListNotes"/>
    <w:basedOn w:val="TFListNotesSpace"/>
    <w:rsid w:val="00591471"/>
    <w:pPr>
      <w:keepNext/>
      <w:spacing w:after="0"/>
      <w:ind w:left="170" w:hanging="170"/>
    </w:pPr>
  </w:style>
  <w:style w:type="paragraph" w:customStyle="1" w:styleId="TableName">
    <w:name w:val="TableName"/>
    <w:basedOn w:val="TableText"/>
    <w:rsid w:val="00D20FD9"/>
    <w:pPr>
      <w:tabs>
        <w:tab w:val="left" w:pos="1080"/>
      </w:tabs>
      <w:spacing w:before="120" w:after="120"/>
      <w:ind w:left="1080" w:hanging="1080"/>
    </w:pPr>
    <w:rPr>
      <w:rFonts w:ascii="Times New Roman Bold" w:hAnsi="Times New Roman Bold"/>
      <w:b/>
      <w:bCs/>
      <w:sz w:val="22"/>
    </w:rPr>
  </w:style>
  <w:style w:type="paragraph" w:customStyle="1" w:styleId="TableHeading">
    <w:name w:val="TableHeading"/>
    <w:basedOn w:val="TableText"/>
    <w:rsid w:val="00D20FD9"/>
    <w:rPr>
      <w:b/>
      <w:bCs/>
    </w:rPr>
  </w:style>
  <w:style w:type="paragraph" w:customStyle="1" w:styleId="TableBullet">
    <w:name w:val="TableBullet"/>
    <w:basedOn w:val="TableText"/>
    <w:rsid w:val="00D20FD9"/>
    <w:pPr>
      <w:numPr>
        <w:numId w:val="1"/>
      </w:numPr>
      <w:tabs>
        <w:tab w:val="clear" w:pos="360"/>
        <w:tab w:val="left" w:pos="216"/>
      </w:tabs>
      <w:ind w:left="216" w:hanging="216"/>
    </w:pPr>
  </w:style>
  <w:style w:type="paragraph" w:customStyle="1" w:styleId="TableDash">
    <w:name w:val="TableDash"/>
    <w:basedOn w:val="TableText"/>
    <w:rsid w:val="00D20FD9"/>
    <w:pPr>
      <w:numPr>
        <w:numId w:val="2"/>
      </w:numPr>
      <w:tabs>
        <w:tab w:val="clear" w:pos="216"/>
        <w:tab w:val="num" w:pos="432"/>
      </w:tabs>
    </w:pPr>
  </w:style>
  <w:style w:type="paragraph" w:styleId="Quote">
    <w:name w:val="Quote"/>
    <w:basedOn w:val="Normal"/>
    <w:rsid w:val="00D20FD9"/>
    <w:pPr>
      <w:ind w:left="720" w:right="720"/>
    </w:pPr>
    <w:rPr>
      <w:sz w:val="20"/>
    </w:rPr>
  </w:style>
  <w:style w:type="paragraph" w:customStyle="1" w:styleId="References">
    <w:name w:val="References"/>
    <w:basedOn w:val="Normal"/>
    <w:rsid w:val="00BD346C"/>
    <w:pPr>
      <w:keepLines/>
      <w:ind w:left="720" w:hanging="720"/>
    </w:pPr>
  </w:style>
  <w:style w:type="character" w:customStyle="1" w:styleId="FooterChar">
    <w:name w:val="Footer Char"/>
    <w:basedOn w:val="DefaultParagraphFont"/>
    <w:link w:val="Footer"/>
    <w:uiPriority w:val="99"/>
    <w:rsid w:val="005A72C4"/>
    <w:rPr>
      <w:color w:val="000000"/>
    </w:rPr>
  </w:style>
  <w:style w:type="paragraph" w:styleId="FootnoteText">
    <w:name w:val="footnote text"/>
    <w:basedOn w:val="Normal"/>
    <w:semiHidden/>
    <w:rsid w:val="00D20FD9"/>
    <w:pPr>
      <w:spacing w:after="0"/>
      <w:ind w:left="360" w:hanging="360"/>
    </w:pPr>
    <w:rPr>
      <w:sz w:val="20"/>
    </w:rPr>
  </w:style>
  <w:style w:type="character" w:styleId="FootnoteReference">
    <w:name w:val="footnote reference"/>
    <w:basedOn w:val="DefaultParagraphFont"/>
    <w:semiHidden/>
    <w:rsid w:val="00D20FD9"/>
    <w:rPr>
      <w:vertAlign w:val="superscript"/>
    </w:rPr>
  </w:style>
  <w:style w:type="paragraph" w:customStyle="1" w:styleId="FigTabPara">
    <w:name w:val="FigTabPara"/>
    <w:basedOn w:val="Normal"/>
    <w:next w:val="TFIHolder"/>
    <w:rsid w:val="00BD346C"/>
    <w:pPr>
      <w:keepNext/>
      <w:spacing w:after="120"/>
      <w:ind w:left="1077"/>
    </w:pPr>
  </w:style>
  <w:style w:type="paragraph" w:customStyle="1" w:styleId="TFIHolder">
    <w:name w:val="TFIHolder"/>
    <w:basedOn w:val="TFAbbrevs"/>
    <w:qFormat/>
    <w:rsid w:val="00932C6D"/>
    <w:rPr>
      <w:sz w:val="12"/>
    </w:rPr>
  </w:style>
  <w:style w:type="paragraph" w:customStyle="1" w:styleId="TFAbbrevs">
    <w:name w:val="TFAbbrevs"/>
    <w:basedOn w:val="TFListNotes"/>
    <w:rsid w:val="003D0620"/>
  </w:style>
  <w:style w:type="paragraph" w:customStyle="1" w:styleId="FigureNameSpace">
    <w:name w:val="FigureName+Space"/>
    <w:basedOn w:val="Normal"/>
    <w:next w:val="Normal"/>
    <w:rsid w:val="00C9562E"/>
    <w:pPr>
      <w:keepLines/>
      <w:tabs>
        <w:tab w:val="left" w:pos="1080"/>
      </w:tabs>
      <w:spacing w:before="120" w:after="360"/>
      <w:ind w:left="1080" w:hanging="1080"/>
    </w:pPr>
    <w:rPr>
      <w:b/>
      <w:bCs/>
      <w:sz w:val="22"/>
    </w:rPr>
  </w:style>
  <w:style w:type="paragraph" w:styleId="TOC1">
    <w:name w:val="toc 1"/>
    <w:basedOn w:val="Normal"/>
    <w:next w:val="Normal"/>
    <w:autoRedefine/>
    <w:uiPriority w:val="39"/>
    <w:rsid w:val="005D4AF3"/>
    <w:pPr>
      <w:tabs>
        <w:tab w:val="left" w:pos="720"/>
        <w:tab w:val="right" w:leader="dot" w:pos="9016"/>
      </w:tabs>
      <w:spacing w:before="360" w:after="60"/>
      <w:ind w:left="720" w:right="720" w:hanging="720"/>
    </w:pPr>
    <w:rPr>
      <w:bCs/>
      <w:noProof/>
    </w:rPr>
  </w:style>
  <w:style w:type="paragraph" w:styleId="TOC2">
    <w:name w:val="toc 2"/>
    <w:basedOn w:val="Normal"/>
    <w:next w:val="Normal"/>
    <w:autoRedefine/>
    <w:uiPriority w:val="39"/>
    <w:rsid w:val="00D20FD9"/>
    <w:pPr>
      <w:tabs>
        <w:tab w:val="left" w:pos="1440"/>
        <w:tab w:val="right" w:leader="dot" w:pos="9016"/>
      </w:tabs>
      <w:spacing w:before="120" w:after="60"/>
      <w:ind w:left="1440" w:right="720" w:hanging="720"/>
    </w:pPr>
  </w:style>
  <w:style w:type="paragraph" w:styleId="TOC3">
    <w:name w:val="toc 3"/>
    <w:basedOn w:val="Normal"/>
    <w:next w:val="Normal"/>
    <w:autoRedefine/>
    <w:uiPriority w:val="39"/>
    <w:rsid w:val="00D20FD9"/>
    <w:pPr>
      <w:tabs>
        <w:tab w:val="left" w:pos="2160"/>
        <w:tab w:val="right" w:leader="dot" w:pos="9016"/>
      </w:tabs>
      <w:spacing w:after="20"/>
      <w:ind w:left="2160" w:right="720" w:hanging="720"/>
    </w:pPr>
  </w:style>
  <w:style w:type="paragraph" w:styleId="TableofFigures">
    <w:name w:val="table of figures"/>
    <w:basedOn w:val="Normal"/>
    <w:next w:val="Normal"/>
    <w:uiPriority w:val="99"/>
    <w:rsid w:val="007754ED"/>
    <w:pPr>
      <w:tabs>
        <w:tab w:val="left" w:pos="1080"/>
        <w:tab w:val="right" w:leader="dot" w:pos="9000"/>
      </w:tabs>
      <w:spacing w:after="120"/>
      <w:ind w:left="1080" w:right="720" w:hangingChars="450" w:hanging="1080"/>
    </w:pPr>
  </w:style>
  <w:style w:type="paragraph" w:customStyle="1" w:styleId="BulletBeforeDash">
    <w:name w:val="BulletBeforeDash"/>
    <w:basedOn w:val="Normal"/>
    <w:rsid w:val="00D20FD9"/>
    <w:pPr>
      <w:numPr>
        <w:numId w:val="3"/>
      </w:numPr>
      <w:spacing w:after="0"/>
    </w:pPr>
  </w:style>
  <w:style w:type="paragraph" w:customStyle="1" w:styleId="Bullet">
    <w:name w:val="Bullet"/>
    <w:basedOn w:val="BulletBeforeDash"/>
    <w:qFormat/>
    <w:rsid w:val="00D20FD9"/>
    <w:pPr>
      <w:spacing w:after="120"/>
    </w:pPr>
  </w:style>
  <w:style w:type="paragraph" w:customStyle="1" w:styleId="BulletLast">
    <w:name w:val="BulletLast"/>
    <w:basedOn w:val="Bullet"/>
    <w:qFormat/>
    <w:rsid w:val="00D20FD9"/>
    <w:pPr>
      <w:spacing w:after="240"/>
    </w:pPr>
  </w:style>
  <w:style w:type="paragraph" w:customStyle="1" w:styleId="Dash">
    <w:name w:val="Dash"/>
    <w:basedOn w:val="Normal"/>
    <w:rsid w:val="00D20FD9"/>
    <w:pPr>
      <w:numPr>
        <w:numId w:val="4"/>
      </w:numPr>
      <w:tabs>
        <w:tab w:val="clear" w:pos="216"/>
        <w:tab w:val="left" w:pos="720"/>
      </w:tabs>
      <w:spacing w:after="0"/>
      <w:ind w:left="720" w:hanging="360"/>
    </w:pPr>
  </w:style>
  <w:style w:type="paragraph" w:customStyle="1" w:styleId="DashLast">
    <w:name w:val="DashLast"/>
    <w:basedOn w:val="Dash"/>
    <w:rsid w:val="00D20FD9"/>
    <w:pPr>
      <w:spacing w:after="120"/>
    </w:pPr>
  </w:style>
  <w:style w:type="paragraph" w:customStyle="1" w:styleId="DashLastSpace">
    <w:name w:val="DashLast+Space"/>
    <w:basedOn w:val="DashLast"/>
    <w:rsid w:val="00D20FD9"/>
    <w:pPr>
      <w:spacing w:after="240"/>
    </w:pPr>
  </w:style>
  <w:style w:type="paragraph" w:customStyle="1" w:styleId="NormalBeforeBullet">
    <w:name w:val="NormalBeforeBullet"/>
    <w:basedOn w:val="Normal"/>
    <w:qFormat/>
    <w:rsid w:val="00D20FD9"/>
    <w:pPr>
      <w:keepNext/>
      <w:spacing w:after="120"/>
    </w:pPr>
  </w:style>
  <w:style w:type="paragraph" w:customStyle="1" w:styleId="BoxText">
    <w:name w:val="BoxText"/>
    <w:basedOn w:val="Normal"/>
    <w:qFormat/>
    <w:rsid w:val="00D20FD9"/>
    <w:pPr>
      <w:pBdr>
        <w:top w:val="single" w:sz="4" w:space="4" w:color="000000"/>
        <w:left w:val="single" w:sz="4" w:space="4" w:color="000000"/>
        <w:bottom w:val="single" w:sz="4" w:space="4" w:color="000000"/>
        <w:right w:val="single" w:sz="4" w:space="4" w:color="000000"/>
      </w:pBdr>
      <w:spacing w:after="120"/>
    </w:pPr>
    <w:rPr>
      <w:sz w:val="22"/>
    </w:rPr>
  </w:style>
  <w:style w:type="paragraph" w:customStyle="1" w:styleId="BoxNotes">
    <w:name w:val="BoxNotes"/>
    <w:basedOn w:val="BoxText"/>
    <w:rsid w:val="00D20FD9"/>
    <w:pPr>
      <w:spacing w:before="120" w:after="60"/>
    </w:pPr>
    <w:rPr>
      <w:sz w:val="18"/>
    </w:rPr>
  </w:style>
  <w:style w:type="paragraph" w:customStyle="1" w:styleId="BoxName">
    <w:name w:val="BoxName"/>
    <w:basedOn w:val="BoxText"/>
    <w:rsid w:val="00D20FD9"/>
    <w:pPr>
      <w:keepNext/>
      <w:spacing w:before="180"/>
      <w:ind w:left="1080" w:hanging="1080"/>
    </w:pPr>
    <w:rPr>
      <w:b/>
      <w:bCs/>
      <w:sz w:val="24"/>
    </w:rPr>
  </w:style>
  <w:style w:type="paragraph" w:customStyle="1" w:styleId="BoxHeading">
    <w:name w:val="BoxHeading"/>
    <w:basedOn w:val="BoxText"/>
    <w:rsid w:val="00D20FD9"/>
    <w:pPr>
      <w:keepNext/>
      <w:spacing w:before="120" w:after="60"/>
    </w:pPr>
    <w:rPr>
      <w:b/>
      <w:bCs/>
    </w:rPr>
  </w:style>
  <w:style w:type="paragraph" w:customStyle="1" w:styleId="BoxBullet">
    <w:name w:val="BoxBullet"/>
    <w:basedOn w:val="BoxText"/>
    <w:rsid w:val="00A9331B"/>
    <w:pPr>
      <w:numPr>
        <w:numId w:val="24"/>
      </w:numPr>
    </w:pPr>
  </w:style>
  <w:style w:type="paragraph" w:customStyle="1" w:styleId="BoxDashManual">
    <w:name w:val="BoxDashManual"/>
    <w:basedOn w:val="BoxText"/>
    <w:rsid w:val="00D20FD9"/>
    <w:pPr>
      <w:tabs>
        <w:tab w:val="left" w:pos="360"/>
        <w:tab w:val="left" w:pos="720"/>
      </w:tabs>
      <w:ind w:left="720" w:hanging="720"/>
    </w:pPr>
  </w:style>
  <w:style w:type="paragraph" w:customStyle="1" w:styleId="FigureName">
    <w:name w:val="FigureName"/>
    <w:basedOn w:val="FigureNameSpace"/>
    <w:next w:val="Normal"/>
    <w:rsid w:val="00FD2FAD"/>
    <w:pPr>
      <w:keepNext/>
      <w:spacing w:after="120"/>
      <w:ind w:left="1077" w:hanging="1077"/>
    </w:pPr>
  </w:style>
  <w:style w:type="paragraph" w:styleId="Index1">
    <w:name w:val="index 1"/>
    <w:basedOn w:val="Normal"/>
    <w:next w:val="Normal"/>
    <w:rsid w:val="005F1827"/>
    <w:pPr>
      <w:spacing w:after="0"/>
      <w:ind w:left="518" w:hanging="518"/>
    </w:pPr>
    <w:rPr>
      <w:noProof/>
      <w:sz w:val="22"/>
    </w:rPr>
  </w:style>
  <w:style w:type="paragraph" w:styleId="Index2">
    <w:name w:val="index 2"/>
    <w:basedOn w:val="Index1"/>
    <w:next w:val="Normal"/>
    <w:rsid w:val="005F1827"/>
    <w:pPr>
      <w:ind w:left="816" w:hanging="476"/>
    </w:pPr>
  </w:style>
  <w:style w:type="paragraph" w:styleId="TOC4">
    <w:name w:val="toc 4"/>
    <w:basedOn w:val="Normal"/>
    <w:next w:val="Normal"/>
    <w:autoRedefine/>
    <w:semiHidden/>
    <w:rsid w:val="00D20FD9"/>
    <w:pPr>
      <w:tabs>
        <w:tab w:val="right" w:leader="dot" w:pos="9016"/>
      </w:tabs>
      <w:spacing w:after="0"/>
      <w:ind w:left="2160" w:right="720"/>
    </w:pPr>
    <w:rPr>
      <w:noProof/>
      <w:szCs w:val="24"/>
    </w:rPr>
  </w:style>
  <w:style w:type="paragraph" w:customStyle="1" w:styleId="NumberList">
    <w:name w:val="NumberList"/>
    <w:basedOn w:val="Normal"/>
    <w:rsid w:val="00D20FD9"/>
    <w:pPr>
      <w:tabs>
        <w:tab w:val="left" w:pos="360"/>
      </w:tabs>
      <w:ind w:left="360" w:hanging="360"/>
    </w:pPr>
  </w:style>
  <w:style w:type="paragraph" w:customStyle="1" w:styleId="TFNoteSourceSpace">
    <w:name w:val="TFNoteSource+Space"/>
    <w:basedOn w:val="TFListNotesSpace"/>
    <w:next w:val="Normal"/>
    <w:rsid w:val="00403B31"/>
  </w:style>
  <w:style w:type="paragraph" w:customStyle="1" w:styleId="TFNoteSource">
    <w:name w:val="TFNoteSource"/>
    <w:basedOn w:val="TFNoteSourceSpace"/>
    <w:rsid w:val="00403B31"/>
    <w:pPr>
      <w:spacing w:after="0"/>
    </w:pPr>
  </w:style>
  <w:style w:type="character" w:customStyle="1" w:styleId="DesignerNotesChar">
    <w:name w:val="DesignerNotesChar"/>
    <w:basedOn w:val="DefaultParagraphFont"/>
    <w:rsid w:val="00B50D30"/>
    <w:rPr>
      <w:rFonts w:ascii="Arial" w:hAnsi="Arial"/>
      <w:b/>
      <w:color w:val="3366FF"/>
      <w:sz w:val="20"/>
    </w:rPr>
  </w:style>
  <w:style w:type="paragraph" w:customStyle="1" w:styleId="TFAbbrevsSpace">
    <w:name w:val="TFAbbrevs+Space"/>
    <w:basedOn w:val="TFAbbrevs"/>
    <w:next w:val="Normal"/>
    <w:rsid w:val="00EE7B06"/>
    <w:pPr>
      <w:spacing w:after="360"/>
    </w:pPr>
  </w:style>
  <w:style w:type="character" w:styleId="Strong">
    <w:name w:val="Strong"/>
    <w:basedOn w:val="DefaultParagraphFont"/>
    <w:uiPriority w:val="22"/>
    <w:qFormat/>
    <w:rsid w:val="00692B58"/>
    <w:rPr>
      <w:b/>
      <w:bCs/>
    </w:rPr>
  </w:style>
  <w:style w:type="character" w:styleId="Emphasis">
    <w:name w:val="Emphasis"/>
    <w:basedOn w:val="DefaultParagraphFont"/>
    <w:uiPriority w:val="20"/>
    <w:qFormat/>
    <w:rsid w:val="00692B58"/>
    <w:rPr>
      <w:i/>
      <w:iCs/>
    </w:rPr>
  </w:style>
  <w:style w:type="character" w:customStyle="1" w:styleId="Roman">
    <w:name w:val="Roman"/>
    <w:uiPriority w:val="1"/>
    <w:rsid w:val="00114BAC"/>
    <w:rPr>
      <w:b w:val="0"/>
      <w:i/>
    </w:rPr>
  </w:style>
  <w:style w:type="character" w:customStyle="1" w:styleId="PullQuoteOrigin">
    <w:name w:val="PullQuoteOrigin"/>
    <w:basedOn w:val="DefaultParagraphFont"/>
    <w:uiPriority w:val="1"/>
    <w:rsid w:val="00114BAC"/>
    <w:rPr>
      <w:b/>
      <w:noProof/>
      <w:color w:val="76923C" w:themeColor="accent3" w:themeShade="BF"/>
    </w:rPr>
  </w:style>
  <w:style w:type="table" w:styleId="TableGrid">
    <w:name w:val="Table Grid"/>
    <w:basedOn w:val="TableNormal"/>
    <w:uiPriority w:val="59"/>
    <w:rsid w:val="00BB15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IHolderSpace">
    <w:name w:val="TFIHolder+Space"/>
    <w:basedOn w:val="TFIHolder"/>
    <w:qFormat/>
    <w:rsid w:val="00932C6D"/>
    <w:pPr>
      <w:spacing w:after="240"/>
    </w:pPr>
  </w:style>
  <w:style w:type="paragraph" w:customStyle="1" w:styleId="DesignerNotes">
    <w:name w:val="DesignerNotes"/>
    <w:basedOn w:val="Normal"/>
    <w:rsid w:val="00B50D30"/>
    <w:rPr>
      <w:rFonts w:ascii="Arial" w:hAnsi="Arial"/>
      <w:b/>
      <w:color w:val="3366FF"/>
      <w:sz w:val="20"/>
    </w:rPr>
  </w:style>
  <w:style w:type="character" w:customStyle="1" w:styleId="Subscript">
    <w:name w:val="Subscript"/>
    <w:basedOn w:val="DefaultParagraphFont"/>
    <w:uiPriority w:val="1"/>
    <w:rsid w:val="00C92341"/>
    <w:rPr>
      <w:noProof/>
      <w:vertAlign w:val="subscript"/>
    </w:rPr>
  </w:style>
  <w:style w:type="character" w:customStyle="1" w:styleId="Superscript">
    <w:name w:val="Superscript"/>
    <w:basedOn w:val="DefaultParagraphFont"/>
    <w:uiPriority w:val="1"/>
    <w:rsid w:val="00C92341"/>
    <w:rPr>
      <w:noProof/>
      <w:vertAlign w:val="superscript"/>
    </w:rPr>
  </w:style>
  <w:style w:type="character" w:customStyle="1" w:styleId="Symbol">
    <w:name w:val="Symbol"/>
    <w:basedOn w:val="DefaultParagraphFont"/>
    <w:uiPriority w:val="1"/>
    <w:rsid w:val="00C92341"/>
    <w:rPr>
      <w:noProof/>
    </w:rPr>
  </w:style>
  <w:style w:type="character" w:customStyle="1" w:styleId="NoBreak">
    <w:name w:val="NoBreak"/>
    <w:basedOn w:val="DefaultParagraphFont"/>
    <w:uiPriority w:val="1"/>
    <w:rsid w:val="00E35DF1"/>
    <w:rPr>
      <w:noProof/>
    </w:rPr>
  </w:style>
  <w:style w:type="paragraph" w:customStyle="1" w:styleId="MathEquation">
    <w:name w:val="MathEquation"/>
    <w:basedOn w:val="Normal"/>
    <w:rsid w:val="00FA5DE1"/>
    <w:rPr>
      <w:rFonts w:ascii="Cambria Math" w:hAnsi="Cambria Math"/>
      <w:i/>
      <w:noProof/>
    </w:rPr>
  </w:style>
  <w:style w:type="paragraph" w:customStyle="1" w:styleId="ComputerCode">
    <w:name w:val="ComputerCode"/>
    <w:basedOn w:val="Normal"/>
    <w:rsid w:val="00773806"/>
    <w:pPr>
      <w:ind w:left="567"/>
      <w:contextualSpacing/>
    </w:pPr>
    <w:rPr>
      <w:rFonts w:ascii="Courier New" w:hAnsi="Courier New"/>
      <w:color w:val="auto"/>
      <w:sz w:val="20"/>
      <w:szCs w:val="24"/>
    </w:rPr>
  </w:style>
  <w:style w:type="paragraph" w:customStyle="1" w:styleId="BulletChecklist">
    <w:name w:val="BulletChecklist"/>
    <w:basedOn w:val="Bullet"/>
    <w:rsid w:val="0020319C"/>
    <w:pPr>
      <w:numPr>
        <w:numId w:val="16"/>
      </w:numPr>
    </w:pPr>
    <w:rPr>
      <w:noProof/>
    </w:rPr>
  </w:style>
  <w:style w:type="paragraph" w:customStyle="1" w:styleId="ImprintText">
    <w:name w:val="ImprintText"/>
    <w:basedOn w:val="Normal"/>
    <w:rsid w:val="001D4D1F"/>
    <w:pPr>
      <w:spacing w:after="120"/>
    </w:pPr>
    <w:rPr>
      <w:sz w:val="20"/>
    </w:rPr>
  </w:style>
  <w:style w:type="paragraph" w:customStyle="1" w:styleId="AltText">
    <w:name w:val="AltText"/>
    <w:basedOn w:val="Normal"/>
    <w:rsid w:val="00CF4C32"/>
    <w:rPr>
      <w:rFonts w:ascii="Arial" w:hAnsi="Arial"/>
      <w:color w:val="E36C0A" w:themeColor="accent6" w:themeShade="BF"/>
      <w:sz w:val="20"/>
    </w:rPr>
  </w:style>
  <w:style w:type="paragraph" w:styleId="Caption">
    <w:name w:val="caption"/>
    <w:basedOn w:val="Normal"/>
    <w:next w:val="Credit"/>
    <w:uiPriority w:val="35"/>
    <w:unhideWhenUsed/>
    <w:rsid w:val="008B7077"/>
    <w:pPr>
      <w:spacing w:after="0"/>
    </w:pPr>
    <w:rPr>
      <w:b/>
      <w:bCs/>
      <w:color w:val="auto"/>
      <w:sz w:val="18"/>
      <w:szCs w:val="18"/>
    </w:rPr>
  </w:style>
  <w:style w:type="paragraph" w:customStyle="1" w:styleId="Credit">
    <w:name w:val="Credit"/>
    <w:basedOn w:val="Caption"/>
    <w:next w:val="Normal"/>
    <w:rsid w:val="008B7077"/>
    <w:pPr>
      <w:spacing w:after="240"/>
    </w:pPr>
    <w:rPr>
      <w:b w:val="0"/>
      <w:noProof/>
    </w:rPr>
  </w:style>
  <w:style w:type="paragraph" w:customStyle="1" w:styleId="NormalFirstPara">
    <w:name w:val="NormalFirstPara"/>
    <w:basedOn w:val="Normal"/>
    <w:rsid w:val="00B1647E"/>
    <w:rPr>
      <w:noProof/>
      <w:color w:val="9BBB59" w:themeColor="accent3"/>
    </w:rPr>
  </w:style>
  <w:style w:type="paragraph" w:customStyle="1" w:styleId="TableHeadingCA">
    <w:name w:val="TableHeadingCA"/>
    <w:basedOn w:val="TableHeading"/>
    <w:rsid w:val="00C45C28"/>
    <w:pPr>
      <w:jc w:val="center"/>
    </w:pPr>
  </w:style>
  <w:style w:type="paragraph" w:customStyle="1" w:styleId="TableTextCA">
    <w:name w:val="TableTextCA"/>
    <w:basedOn w:val="TableText"/>
    <w:rsid w:val="00C45C28"/>
    <w:pPr>
      <w:jc w:val="center"/>
    </w:pPr>
  </w:style>
  <w:style w:type="paragraph" w:customStyle="1" w:styleId="TableTextDecimalAlign">
    <w:name w:val="TableTextDecimalAlign"/>
    <w:basedOn w:val="TableText"/>
    <w:rsid w:val="009C7BA5"/>
    <w:pPr>
      <w:tabs>
        <w:tab w:val="decimal" w:pos="1119"/>
      </w:tabs>
    </w:pPr>
  </w:style>
  <w:style w:type="paragraph" w:customStyle="1" w:styleId="NormalIndent">
    <w:name w:val="NormalIndent"/>
    <w:basedOn w:val="Normal"/>
    <w:rsid w:val="008D32BA"/>
    <w:pPr>
      <w:ind w:left="357"/>
    </w:pPr>
  </w:style>
  <w:style w:type="paragraph" w:styleId="BalloonText">
    <w:name w:val="Balloon Text"/>
    <w:basedOn w:val="Normal"/>
    <w:link w:val="BalloonTextChar"/>
    <w:uiPriority w:val="99"/>
    <w:semiHidden/>
    <w:unhideWhenUsed/>
    <w:rsid w:val="00704FE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FE3"/>
    <w:rPr>
      <w:rFonts w:ascii="Tahoma" w:hAnsi="Tahoma" w:cs="Tahoma"/>
      <w:color w:val="000000"/>
      <w:sz w:val="16"/>
      <w:szCs w:val="16"/>
    </w:rPr>
  </w:style>
  <w:style w:type="paragraph" w:styleId="Title">
    <w:name w:val="Title"/>
    <w:basedOn w:val="Normal"/>
    <w:next w:val="Normal"/>
    <w:link w:val="TitleChar"/>
    <w:uiPriority w:val="10"/>
    <w:rsid w:val="000C10BA"/>
    <w:pPr>
      <w:spacing w:after="300"/>
      <w:contextualSpacing/>
      <w:jc w:val="center"/>
    </w:pPr>
    <w:rPr>
      <w:rFonts w:ascii="Times New Roman Bold" w:eastAsiaTheme="majorEastAsia" w:hAnsi="Times New Roman Bold" w:cstheme="majorBidi"/>
      <w:b/>
      <w:color w:val="auto"/>
      <w:spacing w:val="5"/>
      <w:kern w:val="28"/>
      <w:sz w:val="48"/>
      <w:szCs w:val="52"/>
    </w:rPr>
  </w:style>
  <w:style w:type="character" w:customStyle="1" w:styleId="TitleChar">
    <w:name w:val="Title Char"/>
    <w:basedOn w:val="DefaultParagraphFont"/>
    <w:link w:val="Title"/>
    <w:uiPriority w:val="10"/>
    <w:rsid w:val="000C10BA"/>
    <w:rPr>
      <w:rFonts w:ascii="Times New Roman Bold" w:eastAsiaTheme="majorEastAsia" w:hAnsi="Times New Roman Bold" w:cstheme="majorBidi"/>
      <w:b/>
      <w:spacing w:val="5"/>
      <w:kern w:val="28"/>
      <w:sz w:val="48"/>
      <w:szCs w:val="52"/>
    </w:rPr>
  </w:style>
  <w:style w:type="character" w:customStyle="1" w:styleId="SubtitleChar">
    <w:name w:val="Subtitle Char"/>
    <w:basedOn w:val="DefaultParagraphFont"/>
    <w:link w:val="Subtitle"/>
    <w:uiPriority w:val="11"/>
    <w:rsid w:val="000C10BA"/>
    <w:rPr>
      <w:rFonts w:ascii="Times New Roman Bold" w:eastAsiaTheme="majorEastAsia" w:hAnsi="Times New Roman Bold" w:cstheme="majorBidi"/>
      <w:b/>
      <w:iCs/>
      <w:sz w:val="40"/>
      <w:szCs w:val="24"/>
    </w:rPr>
  </w:style>
  <w:style w:type="paragraph" w:customStyle="1" w:styleId="SectionTitle">
    <w:name w:val="SectionTitle"/>
    <w:basedOn w:val="Normal"/>
    <w:next w:val="Normal"/>
    <w:rsid w:val="006F5743"/>
    <w:pPr>
      <w:jc w:val="center"/>
    </w:pPr>
    <w:rPr>
      <w:b/>
      <w:sz w:val="40"/>
    </w:rPr>
  </w:style>
  <w:style w:type="paragraph" w:customStyle="1" w:styleId="SectionSubtitle">
    <w:name w:val="SectionSubtitle"/>
    <w:basedOn w:val="Normal"/>
    <w:rsid w:val="006F5743"/>
    <w:pPr>
      <w:spacing w:after="0"/>
      <w:jc w:val="center"/>
    </w:pPr>
    <w:rPr>
      <w:sz w:val="32"/>
    </w:rPr>
  </w:style>
  <w:style w:type="paragraph" w:customStyle="1" w:styleId="QuoteNumberList">
    <w:name w:val="QuoteNumberList"/>
    <w:basedOn w:val="Quote"/>
    <w:rsid w:val="00BD346C"/>
    <w:pPr>
      <w:ind w:left="1117" w:hanging="397"/>
    </w:pPr>
    <w:rPr>
      <w:noProof/>
    </w:rPr>
  </w:style>
  <w:style w:type="paragraph" w:customStyle="1" w:styleId="QuoteBullet">
    <w:name w:val="QuoteBullet"/>
    <w:basedOn w:val="Quote"/>
    <w:rsid w:val="00BD346C"/>
    <w:pPr>
      <w:numPr>
        <w:numId w:val="18"/>
      </w:numPr>
      <w:ind w:left="1117" w:hanging="397"/>
    </w:pPr>
    <w:rPr>
      <w:noProof/>
    </w:rPr>
  </w:style>
  <w:style w:type="paragraph" w:customStyle="1" w:styleId="BoxDash">
    <w:name w:val="BoxDash"/>
    <w:basedOn w:val="BoxBullet"/>
    <w:rsid w:val="00A9331B"/>
    <w:pPr>
      <w:numPr>
        <w:numId w:val="5"/>
      </w:numPr>
    </w:pPr>
  </w:style>
  <w:style w:type="character" w:customStyle="1" w:styleId="CrossRef">
    <w:name w:val="CrossRef"/>
    <w:basedOn w:val="DefaultParagraphFont"/>
    <w:uiPriority w:val="1"/>
    <w:rsid w:val="004822BC"/>
    <w:rPr>
      <w:rFonts w:ascii="Times New Roman" w:hAnsi="Times New Roman"/>
      <w:b/>
      <w:noProof/>
      <w:color w:val="C0504D" w:themeColor="accent2"/>
      <w:sz w:val="24"/>
    </w:rPr>
  </w:style>
  <w:style w:type="paragraph" w:customStyle="1" w:styleId="TableNumberedList">
    <w:name w:val="TableNumberedList"/>
    <w:basedOn w:val="TableText"/>
    <w:autoRedefine/>
    <w:qFormat/>
    <w:rsid w:val="00312F7A"/>
    <w:pPr>
      <w:numPr>
        <w:numId w:val="28"/>
      </w:numPr>
      <w:ind w:left="357" w:hanging="357"/>
    </w:pPr>
  </w:style>
  <w:style w:type="character" w:customStyle="1" w:styleId="StrongEmphasis">
    <w:name w:val="StrongEmphasis"/>
    <w:basedOn w:val="DefaultParagraphFont"/>
    <w:rsid w:val="005E04DB"/>
    <w:rPr>
      <w:b/>
      <w:bCs/>
      <w:i/>
      <w:iCs/>
    </w:rPr>
  </w:style>
  <w:style w:type="character" w:customStyle="1" w:styleId="MathEquationChar">
    <w:name w:val="MathEquationChar"/>
    <w:basedOn w:val="DefaultParagraphFont"/>
    <w:uiPriority w:val="1"/>
    <w:rsid w:val="006C0FAA"/>
    <w:rPr>
      <w:rFonts w:ascii="Cambria Math" w:hAnsi="Cambria Math"/>
      <w:noProof/>
    </w:rPr>
  </w:style>
  <w:style w:type="character" w:customStyle="1" w:styleId="SubscriptEmphasis">
    <w:name w:val="SubscriptEmphasis"/>
    <w:basedOn w:val="DefaultParagraphFont"/>
    <w:uiPriority w:val="1"/>
    <w:rsid w:val="006C0FAA"/>
    <w:rPr>
      <w:i/>
      <w:noProof/>
      <w:vertAlign w:val="subscript"/>
    </w:rPr>
  </w:style>
  <w:style w:type="character" w:styleId="Hyperlink">
    <w:name w:val="Hyperlink"/>
    <w:basedOn w:val="DefaultParagraphFont"/>
    <w:uiPriority w:val="99"/>
    <w:unhideWhenUsed/>
    <w:rsid w:val="00BA3A5C"/>
    <w:rPr>
      <w:color w:val="0000FF" w:themeColor="hyperlink"/>
      <w:u w:val="single"/>
    </w:rPr>
  </w:style>
  <w:style w:type="character" w:styleId="UnresolvedMention">
    <w:name w:val="Unresolved Mention"/>
    <w:basedOn w:val="DefaultParagraphFont"/>
    <w:uiPriority w:val="99"/>
    <w:rsid w:val="00F930AB"/>
    <w:rPr>
      <w:color w:val="605E5C"/>
      <w:shd w:val="clear" w:color="auto" w:fill="E1DFDD"/>
    </w:rPr>
  </w:style>
  <w:style w:type="character" w:styleId="CommentReference">
    <w:name w:val="annotation reference"/>
    <w:basedOn w:val="DefaultParagraphFont"/>
    <w:unhideWhenUsed/>
    <w:rsid w:val="00F21ABE"/>
    <w:rPr>
      <w:sz w:val="16"/>
      <w:szCs w:val="16"/>
    </w:rPr>
  </w:style>
  <w:style w:type="paragraph" w:styleId="CommentText">
    <w:name w:val="annotation text"/>
    <w:basedOn w:val="Normal"/>
    <w:link w:val="CommentTextChar"/>
    <w:uiPriority w:val="99"/>
    <w:unhideWhenUsed/>
    <w:rsid w:val="00F21ABE"/>
    <w:rPr>
      <w:sz w:val="20"/>
    </w:rPr>
  </w:style>
  <w:style w:type="character" w:customStyle="1" w:styleId="CommentTextChar">
    <w:name w:val="Comment Text Char"/>
    <w:basedOn w:val="DefaultParagraphFont"/>
    <w:link w:val="CommentText"/>
    <w:uiPriority w:val="99"/>
    <w:rsid w:val="00F21ABE"/>
    <w:rPr>
      <w:color w:val="000000"/>
    </w:rPr>
  </w:style>
  <w:style w:type="paragraph" w:styleId="CommentSubject">
    <w:name w:val="annotation subject"/>
    <w:basedOn w:val="CommentText"/>
    <w:next w:val="CommentText"/>
    <w:link w:val="CommentSubjectChar"/>
    <w:uiPriority w:val="99"/>
    <w:semiHidden/>
    <w:unhideWhenUsed/>
    <w:rsid w:val="00F21ABE"/>
    <w:rPr>
      <w:b/>
      <w:bCs/>
    </w:rPr>
  </w:style>
  <w:style w:type="character" w:customStyle="1" w:styleId="CommentSubjectChar">
    <w:name w:val="Comment Subject Char"/>
    <w:basedOn w:val="CommentTextChar"/>
    <w:link w:val="CommentSubject"/>
    <w:uiPriority w:val="99"/>
    <w:semiHidden/>
    <w:rsid w:val="00F21ABE"/>
    <w:rPr>
      <w:b/>
      <w:bCs/>
      <w:color w:val="000000"/>
    </w:rPr>
  </w:style>
  <w:style w:type="character" w:styleId="HTMLAcronym">
    <w:name w:val="HTML Acronym"/>
    <w:semiHidden/>
    <w:rsid w:val="00A052BE"/>
  </w:style>
  <w:style w:type="paragraph" w:styleId="Revision">
    <w:name w:val="Revision"/>
    <w:hidden/>
    <w:uiPriority w:val="99"/>
    <w:semiHidden/>
    <w:rsid w:val="00A052BE"/>
    <w:rPr>
      <w:color w:val="000000"/>
      <w:sz w:val="24"/>
    </w:rPr>
  </w:style>
  <w:style w:type="character" w:styleId="FollowedHyperlink">
    <w:name w:val="FollowedHyperlink"/>
    <w:basedOn w:val="DefaultParagraphFont"/>
    <w:uiPriority w:val="99"/>
    <w:semiHidden/>
    <w:unhideWhenUsed/>
    <w:rsid w:val="00C62B9E"/>
    <w:rPr>
      <w:color w:val="800080" w:themeColor="followedHyperlink"/>
      <w:u w:val="single"/>
    </w:rPr>
  </w:style>
  <w:style w:type="paragraph" w:customStyle="1" w:styleId="EndNoteBibliographyTitle">
    <w:name w:val="EndNote Bibliography Title"/>
    <w:basedOn w:val="Normal"/>
    <w:link w:val="EndNoteBibliographyTitleChar"/>
    <w:rsid w:val="00945E34"/>
    <w:pPr>
      <w:spacing w:after="0"/>
      <w:jc w:val="center"/>
    </w:pPr>
    <w:rPr>
      <w:noProof/>
    </w:rPr>
  </w:style>
  <w:style w:type="character" w:customStyle="1" w:styleId="EndNoteBibliographyTitleChar">
    <w:name w:val="EndNote Bibliography Title Char"/>
    <w:basedOn w:val="DefaultParagraphFont"/>
    <w:link w:val="EndNoteBibliographyTitle"/>
    <w:rsid w:val="00945E34"/>
    <w:rPr>
      <w:noProof/>
      <w:color w:val="000000"/>
      <w:sz w:val="24"/>
    </w:rPr>
  </w:style>
  <w:style w:type="paragraph" w:customStyle="1" w:styleId="EndNoteBibliography">
    <w:name w:val="EndNote Bibliography"/>
    <w:basedOn w:val="Normal"/>
    <w:link w:val="EndNoteBibliographyChar"/>
    <w:rsid w:val="00945E34"/>
    <w:rPr>
      <w:noProof/>
    </w:rPr>
  </w:style>
  <w:style w:type="character" w:customStyle="1" w:styleId="EndNoteBibliographyChar">
    <w:name w:val="EndNote Bibliography Char"/>
    <w:basedOn w:val="DefaultParagraphFont"/>
    <w:link w:val="EndNoteBibliography"/>
    <w:rsid w:val="00945E34"/>
    <w:rPr>
      <w:noProof/>
      <w:color w:val="000000"/>
      <w:sz w:val="24"/>
    </w:rPr>
  </w:style>
  <w:style w:type="character" w:customStyle="1" w:styleId="normaltextrun">
    <w:name w:val="normaltextrun"/>
    <w:basedOn w:val="DefaultParagraphFont"/>
    <w:rsid w:val="00D27C71"/>
  </w:style>
  <w:style w:type="character" w:customStyle="1" w:styleId="eop">
    <w:name w:val="eop"/>
    <w:basedOn w:val="DefaultParagraphFont"/>
    <w:rsid w:val="00D27C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33028">
      <w:bodyDiv w:val="1"/>
      <w:marLeft w:val="0"/>
      <w:marRight w:val="0"/>
      <w:marTop w:val="0"/>
      <w:marBottom w:val="0"/>
      <w:divBdr>
        <w:top w:val="none" w:sz="0" w:space="0" w:color="auto"/>
        <w:left w:val="none" w:sz="0" w:space="0" w:color="auto"/>
        <w:bottom w:val="none" w:sz="0" w:space="0" w:color="auto"/>
        <w:right w:val="none" w:sz="0" w:space="0" w:color="auto"/>
      </w:divBdr>
    </w:div>
    <w:div w:id="984821557">
      <w:bodyDiv w:val="1"/>
      <w:marLeft w:val="0"/>
      <w:marRight w:val="0"/>
      <w:marTop w:val="0"/>
      <w:marBottom w:val="0"/>
      <w:divBdr>
        <w:top w:val="none" w:sz="0" w:space="0" w:color="auto"/>
        <w:left w:val="none" w:sz="0" w:space="0" w:color="auto"/>
        <w:bottom w:val="none" w:sz="0" w:space="0" w:color="auto"/>
        <w:right w:val="none" w:sz="0" w:space="0" w:color="auto"/>
      </w:divBdr>
    </w:div>
    <w:div w:id="1437363237">
      <w:bodyDiv w:val="1"/>
      <w:marLeft w:val="0"/>
      <w:marRight w:val="0"/>
      <w:marTop w:val="0"/>
      <w:marBottom w:val="0"/>
      <w:divBdr>
        <w:top w:val="none" w:sz="0" w:space="0" w:color="auto"/>
        <w:left w:val="none" w:sz="0" w:space="0" w:color="auto"/>
        <w:bottom w:val="none" w:sz="0" w:space="0" w:color="auto"/>
        <w:right w:val="none" w:sz="0" w:space="0" w:color="auto"/>
      </w:divBdr>
    </w:div>
    <w:div w:id="1753234040">
      <w:bodyDiv w:val="1"/>
      <w:marLeft w:val="0"/>
      <w:marRight w:val="0"/>
      <w:marTop w:val="0"/>
      <w:marBottom w:val="0"/>
      <w:divBdr>
        <w:top w:val="none" w:sz="0" w:space="0" w:color="auto"/>
        <w:left w:val="none" w:sz="0" w:space="0" w:color="auto"/>
        <w:bottom w:val="none" w:sz="0" w:space="0" w:color="auto"/>
        <w:right w:val="none" w:sz="0" w:space="0" w:color="auto"/>
      </w:divBdr>
    </w:div>
    <w:div w:id="181995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about:blank" TargetMode="External"/><Relationship Id="rId18" Type="http://schemas.openxmlformats.org/officeDocument/2006/relationships/hyperlink" Target="https://immunisationhandbook.health.gov.au/resources/tables/table-recommended-doses-and-intervals-between-doses-for-human-papillomavirus-hpv-vaccines-by-age-group-at-the-start-of-the-course" TargetMode="External"/><Relationship Id="rId26" Type="http://schemas.openxmlformats.org/officeDocument/2006/relationships/hyperlink" Target="https://cdn-auth-cms.who.int/media/docs/default-source/immunization/position_paper_documents/human-papillomavirus-(hpv)/systematic-review-of-1-dose-of-hpv-vaccinec14d7ee3-e409-4a1a-afd9-c3e7e0dd2bd9.pdf" TargetMode="External"/><Relationship Id="rId3" Type="http://schemas.openxmlformats.org/officeDocument/2006/relationships/customXml" Target="../customXml/item3.xml"/><Relationship Id="rId21" Type="http://schemas.openxmlformats.org/officeDocument/2006/relationships/hyperlink" Target="https://immunisationhandbook.health.gov.au/resources/tables/table-recommended-vaccines-for-people-before-and-after-a-solid-organ-transplant"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immunisationhandbook.health.gov.au/contents/vaccine-preventable-diseases/human-papillomavirus-hpv" TargetMode="External"/><Relationship Id="rId17" Type="http://schemas.openxmlformats.org/officeDocument/2006/relationships/hyperlink" Target="https://immunisationhandbook.health.gov.au/contents/vaccination-for-special-risk-groups/vaccination-for-people-who-are-immunocompromised" TargetMode="External"/><Relationship Id="rId25" Type="http://schemas.openxmlformats.org/officeDocument/2006/relationships/hyperlink" Target="https://www.health.gov.au/resources/publications/vaccine-safety-in-australia-ausvaxsafety-summary-report-2020"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immunisationhandbook.health.gov.au/contents/vaccine-preventable-diseases/human-papillomavirus-hpv" TargetMode="External"/><Relationship Id="rId20" Type="http://schemas.openxmlformats.org/officeDocument/2006/relationships/hyperlink" Target="https://immunisationhandbook.health.gov.au/contents/vaccination-for-special-risk-groups/vaccination-for-people-who-are-immunocompromised" TargetMode="External"/><Relationship Id="rId29" Type="http://schemas.openxmlformats.org/officeDocument/2006/relationships/hyperlink" Target="https://ncirs.org.au/sites/default/files/2023-04/COVID%20impact%20on%20schools_Final%20report_April%202023.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immunisationhandbook.health.gov.au/contents/vaccine-preventable-diseases/human-papillomavirus-hpv" TargetMode="External"/><Relationship Id="rId24" Type="http://schemas.openxmlformats.org/officeDocument/2006/relationships/hyperlink" Target="https://ncirs.org.au/sites/default/files/2022-12/NCIRS%20Annual%20Immunisation%20Coverage%20Report%202021_FINAL.pdf" TargetMode="External"/><Relationship Id="rId32"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www.cancer.org.au/clinical-guidelines/cervical-cancer-screening/?title=Guidelines:Cervical_cancer/Screening" TargetMode="External"/><Relationship Id="rId23" Type="http://schemas.openxmlformats.org/officeDocument/2006/relationships/hyperlink" Target="https://immunisationhandbook.health.gov.au/technical-terms" TargetMode="External"/><Relationship Id="rId28" Type="http://schemas.openxmlformats.org/officeDocument/2006/relationships/hyperlink" Target="https://www.health.gov.au/our-work/national-cervical-screening-program" TargetMode="External"/><Relationship Id="rId10" Type="http://schemas.openxmlformats.org/officeDocument/2006/relationships/endnotes" Target="endnotes.xml"/><Relationship Id="rId19" Type="http://schemas.openxmlformats.org/officeDocument/2006/relationships/hyperlink" Target="https://immunisationhandbook.health.gov.au/contents/vaccination-for-special-risk-groups/vaccination-for-people-who-are-immunocompromised" TargetMode="External"/><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immunisationhandbook.health.gov.au/contents/vaccination-for-special-risk-groups/vaccination-for-people-who-are-immunocompromised" TargetMode="External"/><Relationship Id="rId22" Type="http://schemas.openxmlformats.org/officeDocument/2006/relationships/hyperlink" Target="https://immunisationhandbook.health.gov.au/resources/tables/table-recommendations-for-revaccination-after-haematopoietic-stem-cell-transplant-in-children-and-adults" TargetMode="External"/><Relationship Id="rId27" Type="http://schemas.openxmlformats.org/officeDocument/2006/relationships/hyperlink" Target="https://cdn.who.int/media/docs/default-source/immunization/position_paper_documents/human-papillomavirus-(hpv)/hpv-background-document--report-march-2022.pdf?sfvrsn=b600e252_1" TargetMode="External"/><Relationship Id="rId30" Type="http://schemas.openxmlformats.org/officeDocument/2006/relationships/footer" Target="foot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0F8ACAD2397F549A09E5DC1A69C41E4" ma:contentTypeVersion="17" ma:contentTypeDescription="Create a new document." ma:contentTypeScope="" ma:versionID="7f79cdfc773731d7970d9acb212ebcf9">
  <xsd:schema xmlns:xsd="http://www.w3.org/2001/XMLSchema" xmlns:xs="http://www.w3.org/2001/XMLSchema" xmlns:p="http://schemas.microsoft.com/office/2006/metadata/properties" xmlns:ns2="94d44d9d-fdcf-40ea-9ec9-5f834f6d2f8e" xmlns:ns3="5d38b4c2-fefe-455e-8c18-c742153daeba" targetNamespace="http://schemas.microsoft.com/office/2006/metadata/properties" ma:root="true" ma:fieldsID="3e1309efb0856f6a607888736dd5ccd9" ns2:_="" ns3:_="">
    <xsd:import namespace="94d44d9d-fdcf-40ea-9ec9-5f834f6d2f8e"/>
    <xsd:import namespace="5d38b4c2-fefe-455e-8c18-c742153daeb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GenerationTime" minOccurs="0"/>
                <xsd:element ref="ns2:MediaServiceEventHashCode" minOccurs="0"/>
                <xsd:element ref="ns2:lcf76f155ced4ddcb4097134ff3c332f" minOccurs="0"/>
                <xsd:element ref="ns3:TaxCatchAll" minOccurs="0"/>
                <xsd:element ref="ns2:MediaServiceOCR" minOccurs="0"/>
                <xsd:element ref="ns2:_x0031_streviewer" minOccurs="0"/>
                <xsd:element ref="ns2:_x0031_strvdon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44d9d-fdcf-40ea-9ec9-5f834f6d2f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4a4c9e2d-f8e3-4a57-bac9-17bee8f45792"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element name="_x0031_streviewer" ma:index="22" nillable="true" ma:displayName="1st reviewer" ma:description="Person assigned to review" ma:format="Dropdown" ma:list="UserInfo" ma:SharePointGroup="0" ma:internalName="_x0031_streview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x0031_strvdone" ma:index="23" nillable="true" ma:displayName="1st rv done" ma:default="0" ma:format="RadioButtons" ma:internalName="_x0031_strvdone">
      <xsd:simpleType>
        <xsd:restriction base="dms:Boolean"/>
      </xsd:simpleType>
    </xsd:element>
    <xsd:element name="MediaLengthInSeconds" ma:index="24"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d38b4c2-fefe-455e-8c18-c742153daeb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841dc8ac-16f9-4f3d-bdaa-168c3a52b8a5}" ma:internalName="TaxCatchAll" ma:showField="CatchAllData" ma:web="5d38b4c2-fefe-455e-8c18-c742153daeb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5d38b4c2-fefe-455e-8c18-c742153daeba" xsi:nil="true"/>
    <_x0031_strvdone xmlns="94d44d9d-fdcf-40ea-9ec9-5f834f6d2f8e">false</_x0031_strvdone>
    <lcf76f155ced4ddcb4097134ff3c332f xmlns="94d44d9d-fdcf-40ea-9ec9-5f834f6d2f8e">
      <Terms xmlns="http://schemas.microsoft.com/office/infopath/2007/PartnerControls"/>
    </lcf76f155ced4ddcb4097134ff3c332f>
    <_x0031_streviewer xmlns="94d44d9d-fdcf-40ea-9ec9-5f834f6d2f8e">
      <UserInfo>
        <DisplayName/>
        <AccountId xsi:nil="true"/>
        <AccountType/>
      </UserInfo>
    </_x0031_streviewer>
    <SharedWithUsers xmlns="5d38b4c2-fefe-455e-8c18-c742153daeba">
      <UserInfo>
        <DisplayName/>
        <AccountId xsi:nil="true"/>
        <AccountType/>
      </UserInfo>
    </SharedWithUsers>
  </documentManagement>
</p:properties>
</file>

<file path=customXml/itemProps1.xml><?xml version="1.0" encoding="utf-8"?>
<ds:datastoreItem xmlns:ds="http://schemas.openxmlformats.org/officeDocument/2006/customXml" ds:itemID="{409B2A07-4CC2-4D49-B030-02DAE97720DA}">
  <ds:schemaRefs>
    <ds:schemaRef ds:uri="http://schemas.openxmlformats.org/officeDocument/2006/bibliography"/>
  </ds:schemaRefs>
</ds:datastoreItem>
</file>

<file path=customXml/itemProps2.xml><?xml version="1.0" encoding="utf-8"?>
<ds:datastoreItem xmlns:ds="http://schemas.openxmlformats.org/officeDocument/2006/customXml" ds:itemID="{BF432C0A-EB74-4DF7-804C-21E21AE9E89B}">
  <ds:schemaRefs>
    <ds:schemaRef ds:uri="http://schemas.microsoft.com/sharepoint/v3/contenttype/forms"/>
  </ds:schemaRefs>
</ds:datastoreItem>
</file>

<file path=customXml/itemProps3.xml><?xml version="1.0" encoding="utf-8"?>
<ds:datastoreItem xmlns:ds="http://schemas.openxmlformats.org/officeDocument/2006/customXml" ds:itemID="{E8981F92-7DD1-4932-A78D-A3326F6ED5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44d9d-fdcf-40ea-9ec9-5f834f6d2f8e"/>
    <ds:schemaRef ds:uri="5d38b4c2-fefe-455e-8c18-c742153dae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BEF0F7B-1605-4DE7-87F9-2C22C36A1D43}">
  <ds:schemaRefs>
    <ds:schemaRef ds:uri="http://schemas.microsoft.com/office/2006/metadata/properties"/>
    <ds:schemaRef ds:uri="http://schemas.microsoft.com/office/infopath/2007/PartnerControls"/>
    <ds:schemaRef ds:uri="5d38b4c2-fefe-455e-8c18-c742153daeba"/>
    <ds:schemaRef ds:uri="94d44d9d-fdcf-40ea-9ec9-5f834f6d2f8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990</Words>
  <Characters>34146</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Report Title</vt:lpstr>
    </vt:vector>
  </TitlesOfParts>
  <Company>dpplus</Company>
  <LinksUpToDate>false</LinksUpToDate>
  <CharactersWithSpaces>40056</CharactersWithSpaces>
  <SharedDoc>false</SharedDoc>
  <HLinks>
    <vt:vector size="198" baseType="variant">
      <vt:variant>
        <vt:i4>3473508</vt:i4>
      </vt:variant>
      <vt:variant>
        <vt:i4>237</vt:i4>
      </vt:variant>
      <vt:variant>
        <vt:i4>0</vt:i4>
      </vt:variant>
      <vt:variant>
        <vt:i4>5</vt:i4>
      </vt:variant>
      <vt:variant>
        <vt:lpwstr>https://ncirs.org.au/sites/default/files/2023-04/COVID impact on schools_Final report_April 2023.pdf</vt:lpwstr>
      </vt:variant>
      <vt:variant>
        <vt:lpwstr/>
      </vt:variant>
      <vt:variant>
        <vt:i4>6619249</vt:i4>
      </vt:variant>
      <vt:variant>
        <vt:i4>234</vt:i4>
      </vt:variant>
      <vt:variant>
        <vt:i4>0</vt:i4>
      </vt:variant>
      <vt:variant>
        <vt:i4>5</vt:i4>
      </vt:variant>
      <vt:variant>
        <vt:lpwstr>https://www.health.gov.au/our-work/national-cervical-screening-program</vt:lpwstr>
      </vt:variant>
      <vt:variant>
        <vt:lpwstr/>
      </vt:variant>
      <vt:variant>
        <vt:i4>1703978</vt:i4>
      </vt:variant>
      <vt:variant>
        <vt:i4>231</vt:i4>
      </vt:variant>
      <vt:variant>
        <vt:i4>0</vt:i4>
      </vt:variant>
      <vt:variant>
        <vt:i4>5</vt:i4>
      </vt:variant>
      <vt:variant>
        <vt:lpwstr>https://cdn.who.int/media/docs/default-source/immunization/position_paper_documents/human-papillomavirus-(hpv)/hpv-background-document--report-march-2022.pdf?sfvrsn=b600e252_1</vt:lpwstr>
      </vt:variant>
      <vt:variant>
        <vt:lpwstr/>
      </vt:variant>
      <vt:variant>
        <vt:i4>8192058</vt:i4>
      </vt:variant>
      <vt:variant>
        <vt:i4>228</vt:i4>
      </vt:variant>
      <vt:variant>
        <vt:i4>0</vt:i4>
      </vt:variant>
      <vt:variant>
        <vt:i4>5</vt:i4>
      </vt:variant>
      <vt:variant>
        <vt:lpwstr>https://cdn-auth-cms.who.int/media/docs/default-source/immunization/position_paper_documents/human-papillomavirus-(hpv)/systematic-review-of-1-dose-of-hpv-vaccinec14d7ee3-e409-4a1a-afd9-c3e7e0dd2bd9.pdf</vt:lpwstr>
      </vt:variant>
      <vt:variant>
        <vt:lpwstr/>
      </vt:variant>
      <vt:variant>
        <vt:i4>393280</vt:i4>
      </vt:variant>
      <vt:variant>
        <vt:i4>225</vt:i4>
      </vt:variant>
      <vt:variant>
        <vt:i4>0</vt:i4>
      </vt:variant>
      <vt:variant>
        <vt:i4>5</vt:i4>
      </vt:variant>
      <vt:variant>
        <vt:lpwstr>https://www.health.gov.au/resources/publications/vaccine-safety-in-australia-ausvaxsafety-summary-report-2020</vt:lpwstr>
      </vt:variant>
      <vt:variant>
        <vt:lpwstr/>
      </vt:variant>
      <vt:variant>
        <vt:i4>7864326</vt:i4>
      </vt:variant>
      <vt:variant>
        <vt:i4>222</vt:i4>
      </vt:variant>
      <vt:variant>
        <vt:i4>0</vt:i4>
      </vt:variant>
      <vt:variant>
        <vt:i4>5</vt:i4>
      </vt:variant>
      <vt:variant>
        <vt:lpwstr>https://ncirs.org.au/sites/default/files/2022-12/NCIRS Annual Immunisation Coverage Report 2021_FINAL.pdf</vt:lpwstr>
      </vt:variant>
      <vt:variant>
        <vt:lpwstr/>
      </vt:variant>
      <vt:variant>
        <vt:i4>6488185</vt:i4>
      </vt:variant>
      <vt:variant>
        <vt:i4>217</vt:i4>
      </vt:variant>
      <vt:variant>
        <vt:i4>0</vt:i4>
      </vt:variant>
      <vt:variant>
        <vt:i4>5</vt:i4>
      </vt:variant>
      <vt:variant>
        <vt:lpwstr>https://immunisationhandbook.health.gov.au/technical-terms</vt:lpwstr>
      </vt:variant>
      <vt:variant>
        <vt:lpwstr/>
      </vt:variant>
      <vt:variant>
        <vt:i4>1310814</vt:i4>
      </vt:variant>
      <vt:variant>
        <vt:i4>214</vt:i4>
      </vt:variant>
      <vt:variant>
        <vt:i4>0</vt:i4>
      </vt:variant>
      <vt:variant>
        <vt:i4>5</vt:i4>
      </vt:variant>
      <vt:variant>
        <vt:lpwstr>https://immunisationhandbook.health.gov.au/resources/tables/table-recommendations-for-revaccination-after-haematopoietic-stem-cell-transplant-in-children-and-adults</vt:lpwstr>
      </vt:variant>
      <vt:variant>
        <vt:lpwstr/>
      </vt:variant>
      <vt:variant>
        <vt:i4>7929978</vt:i4>
      </vt:variant>
      <vt:variant>
        <vt:i4>211</vt:i4>
      </vt:variant>
      <vt:variant>
        <vt:i4>0</vt:i4>
      </vt:variant>
      <vt:variant>
        <vt:i4>5</vt:i4>
      </vt:variant>
      <vt:variant>
        <vt:lpwstr>https://immunisationhandbook.health.gov.au/resources/tables/table-recommended-vaccines-for-people-before-and-after-a-solid-organ-transplant</vt:lpwstr>
      </vt:variant>
      <vt:variant>
        <vt:lpwstr/>
      </vt:variant>
      <vt:variant>
        <vt:i4>4784153</vt:i4>
      </vt:variant>
      <vt:variant>
        <vt:i4>208</vt:i4>
      </vt:variant>
      <vt:variant>
        <vt:i4>0</vt:i4>
      </vt:variant>
      <vt:variant>
        <vt:i4>5</vt:i4>
      </vt:variant>
      <vt:variant>
        <vt:lpwstr>https://immunisationhandbook.health.gov.au/contents/vaccination-for-special-risk-groups/vaccination-for-people-who-are-immunocompromised</vt:lpwstr>
      </vt:variant>
      <vt:variant>
        <vt:lpwstr>people-who-have-completed-cancer-therapy</vt:lpwstr>
      </vt:variant>
      <vt:variant>
        <vt:i4>5832795</vt:i4>
      </vt:variant>
      <vt:variant>
        <vt:i4>205</vt:i4>
      </vt:variant>
      <vt:variant>
        <vt:i4>0</vt:i4>
      </vt:variant>
      <vt:variant>
        <vt:i4>5</vt:i4>
      </vt:variant>
      <vt:variant>
        <vt:lpwstr>https://immunisationhandbook.health.gov.au/contents/vaccination-for-special-risk-groups/vaccination-for-people-who-are-immunocompromised</vt:lpwstr>
      </vt:variant>
      <vt:variant>
        <vt:lpwstr/>
      </vt:variant>
      <vt:variant>
        <vt:i4>393282</vt:i4>
      </vt:variant>
      <vt:variant>
        <vt:i4>186</vt:i4>
      </vt:variant>
      <vt:variant>
        <vt:i4>0</vt:i4>
      </vt:variant>
      <vt:variant>
        <vt:i4>5</vt:i4>
      </vt:variant>
      <vt:variant>
        <vt:lpwstr>https://immunisationhandbook.health.gov.au/resources/tables/table-recommended-doses-and-intervals-between-doses-for-human-papillomavirus-hpv-vaccines-by-age-group-at-the-start-of-the-course</vt:lpwstr>
      </vt:variant>
      <vt:variant>
        <vt:lpwstr/>
      </vt:variant>
      <vt:variant>
        <vt:i4>5832795</vt:i4>
      </vt:variant>
      <vt:variant>
        <vt:i4>183</vt:i4>
      </vt:variant>
      <vt:variant>
        <vt:i4>0</vt:i4>
      </vt:variant>
      <vt:variant>
        <vt:i4>5</vt:i4>
      </vt:variant>
      <vt:variant>
        <vt:lpwstr>https://immunisationhandbook.health.gov.au/contents/vaccination-for-special-risk-groups/vaccination-for-people-who-are-immunocompromised</vt:lpwstr>
      </vt:variant>
      <vt:variant>
        <vt:lpwstr/>
      </vt:variant>
      <vt:variant>
        <vt:i4>1835101</vt:i4>
      </vt:variant>
      <vt:variant>
        <vt:i4>170</vt:i4>
      </vt:variant>
      <vt:variant>
        <vt:i4>0</vt:i4>
      </vt:variant>
      <vt:variant>
        <vt:i4>5</vt:i4>
      </vt:variant>
      <vt:variant>
        <vt:lpwstr>https://immunisationhandbook.health.gov.au/contents/vaccine-preventable-diseases/human-papillomavirus-hpv</vt:lpwstr>
      </vt:variant>
      <vt:variant>
        <vt:lpwstr>epidemiology</vt:lpwstr>
      </vt:variant>
      <vt:variant>
        <vt:i4>8257636</vt:i4>
      </vt:variant>
      <vt:variant>
        <vt:i4>124</vt:i4>
      </vt:variant>
      <vt:variant>
        <vt:i4>0</vt:i4>
      </vt:variant>
      <vt:variant>
        <vt:i4>5</vt:i4>
      </vt:variant>
      <vt:variant>
        <vt:lpwstr/>
      </vt:variant>
      <vt:variant>
        <vt:lpwstr>_Deleted_recommendation</vt:lpwstr>
      </vt:variant>
      <vt:variant>
        <vt:i4>3014674</vt:i4>
      </vt:variant>
      <vt:variant>
        <vt:i4>118</vt:i4>
      </vt:variant>
      <vt:variant>
        <vt:i4>0</vt:i4>
      </vt:variant>
      <vt:variant>
        <vt:i4>5</vt:i4>
      </vt:variant>
      <vt:variant>
        <vt:lpwstr>https://www.cancer.org.au/clinical-guidelines/cervical-cancer-screening/?title=Guidelines:Cervical_cancer/Screening</vt:lpwstr>
      </vt:variant>
      <vt:variant>
        <vt:lpwstr/>
      </vt:variant>
      <vt:variant>
        <vt:i4>5832795</vt:i4>
      </vt:variant>
      <vt:variant>
        <vt:i4>115</vt:i4>
      </vt:variant>
      <vt:variant>
        <vt:i4>0</vt:i4>
      </vt:variant>
      <vt:variant>
        <vt:i4>5</vt:i4>
      </vt:variant>
      <vt:variant>
        <vt:lpwstr>https://immunisationhandbook.health.gov.au/contents/vaccination-for-special-risk-groups/vaccination-for-people-who-are-immunocompromised</vt:lpwstr>
      </vt:variant>
      <vt:variant>
        <vt:lpwstr/>
      </vt:variant>
      <vt:variant>
        <vt:i4>3080313</vt:i4>
      </vt:variant>
      <vt:variant>
        <vt:i4>104</vt:i4>
      </vt:variant>
      <vt:variant>
        <vt:i4>0</vt:i4>
      </vt:variant>
      <vt:variant>
        <vt:i4>5</vt:i4>
      </vt:variant>
      <vt:variant>
        <vt:lpwstr>about:blank</vt:lpwstr>
      </vt:variant>
      <vt:variant>
        <vt:lpwstr/>
      </vt:variant>
      <vt:variant>
        <vt:i4>1835094</vt:i4>
      </vt:variant>
      <vt:variant>
        <vt:i4>89</vt:i4>
      </vt:variant>
      <vt:variant>
        <vt:i4>0</vt:i4>
      </vt:variant>
      <vt:variant>
        <vt:i4>5</vt:i4>
      </vt:variant>
      <vt:variant>
        <vt:lpwstr>https://immunisationhandbook.health.gov.au/contents/vaccine-preventable-diseases/human-papillomavirus-hpv</vt:lpwstr>
      </vt:variant>
      <vt:variant>
        <vt:lpwstr/>
      </vt:variant>
      <vt:variant>
        <vt:i4>1835094</vt:i4>
      </vt:variant>
      <vt:variant>
        <vt:i4>86</vt:i4>
      </vt:variant>
      <vt:variant>
        <vt:i4>0</vt:i4>
      </vt:variant>
      <vt:variant>
        <vt:i4>5</vt:i4>
      </vt:variant>
      <vt:variant>
        <vt:lpwstr>https://immunisationhandbook.health.gov.au/contents/vaccine-preventable-diseases/human-papillomavirus-hpv</vt:lpwstr>
      </vt:variant>
      <vt:variant>
        <vt:lpwstr/>
      </vt:variant>
      <vt:variant>
        <vt:i4>1179709</vt:i4>
      </vt:variant>
      <vt:variant>
        <vt:i4>74</vt:i4>
      </vt:variant>
      <vt:variant>
        <vt:i4>0</vt:i4>
      </vt:variant>
      <vt:variant>
        <vt:i4>5</vt:i4>
      </vt:variant>
      <vt:variant>
        <vt:lpwstr/>
      </vt:variant>
      <vt:variant>
        <vt:lpwstr>_Toc135391045</vt:lpwstr>
      </vt:variant>
      <vt:variant>
        <vt:i4>1179709</vt:i4>
      </vt:variant>
      <vt:variant>
        <vt:i4>68</vt:i4>
      </vt:variant>
      <vt:variant>
        <vt:i4>0</vt:i4>
      </vt:variant>
      <vt:variant>
        <vt:i4>5</vt:i4>
      </vt:variant>
      <vt:variant>
        <vt:lpwstr/>
      </vt:variant>
      <vt:variant>
        <vt:lpwstr>_Toc135391044</vt:lpwstr>
      </vt:variant>
      <vt:variant>
        <vt:i4>1179709</vt:i4>
      </vt:variant>
      <vt:variant>
        <vt:i4>62</vt:i4>
      </vt:variant>
      <vt:variant>
        <vt:i4>0</vt:i4>
      </vt:variant>
      <vt:variant>
        <vt:i4>5</vt:i4>
      </vt:variant>
      <vt:variant>
        <vt:lpwstr/>
      </vt:variant>
      <vt:variant>
        <vt:lpwstr>_Toc135391043</vt:lpwstr>
      </vt:variant>
      <vt:variant>
        <vt:i4>1179709</vt:i4>
      </vt:variant>
      <vt:variant>
        <vt:i4>56</vt:i4>
      </vt:variant>
      <vt:variant>
        <vt:i4>0</vt:i4>
      </vt:variant>
      <vt:variant>
        <vt:i4>5</vt:i4>
      </vt:variant>
      <vt:variant>
        <vt:lpwstr/>
      </vt:variant>
      <vt:variant>
        <vt:lpwstr>_Toc135391042</vt:lpwstr>
      </vt:variant>
      <vt:variant>
        <vt:i4>1179709</vt:i4>
      </vt:variant>
      <vt:variant>
        <vt:i4>50</vt:i4>
      </vt:variant>
      <vt:variant>
        <vt:i4>0</vt:i4>
      </vt:variant>
      <vt:variant>
        <vt:i4>5</vt:i4>
      </vt:variant>
      <vt:variant>
        <vt:lpwstr/>
      </vt:variant>
      <vt:variant>
        <vt:lpwstr>_Toc135391041</vt:lpwstr>
      </vt:variant>
      <vt:variant>
        <vt:i4>1179709</vt:i4>
      </vt:variant>
      <vt:variant>
        <vt:i4>44</vt:i4>
      </vt:variant>
      <vt:variant>
        <vt:i4>0</vt:i4>
      </vt:variant>
      <vt:variant>
        <vt:i4>5</vt:i4>
      </vt:variant>
      <vt:variant>
        <vt:lpwstr/>
      </vt:variant>
      <vt:variant>
        <vt:lpwstr>_Toc135391040</vt:lpwstr>
      </vt:variant>
      <vt:variant>
        <vt:i4>1376317</vt:i4>
      </vt:variant>
      <vt:variant>
        <vt:i4>38</vt:i4>
      </vt:variant>
      <vt:variant>
        <vt:i4>0</vt:i4>
      </vt:variant>
      <vt:variant>
        <vt:i4>5</vt:i4>
      </vt:variant>
      <vt:variant>
        <vt:lpwstr/>
      </vt:variant>
      <vt:variant>
        <vt:lpwstr>_Toc135391039</vt:lpwstr>
      </vt:variant>
      <vt:variant>
        <vt:i4>1376317</vt:i4>
      </vt:variant>
      <vt:variant>
        <vt:i4>32</vt:i4>
      </vt:variant>
      <vt:variant>
        <vt:i4>0</vt:i4>
      </vt:variant>
      <vt:variant>
        <vt:i4>5</vt:i4>
      </vt:variant>
      <vt:variant>
        <vt:lpwstr/>
      </vt:variant>
      <vt:variant>
        <vt:lpwstr>_Toc135391038</vt:lpwstr>
      </vt:variant>
      <vt:variant>
        <vt:i4>1376317</vt:i4>
      </vt:variant>
      <vt:variant>
        <vt:i4>26</vt:i4>
      </vt:variant>
      <vt:variant>
        <vt:i4>0</vt:i4>
      </vt:variant>
      <vt:variant>
        <vt:i4>5</vt:i4>
      </vt:variant>
      <vt:variant>
        <vt:lpwstr/>
      </vt:variant>
      <vt:variant>
        <vt:lpwstr>_Toc135391037</vt:lpwstr>
      </vt:variant>
      <vt:variant>
        <vt:i4>1376317</vt:i4>
      </vt:variant>
      <vt:variant>
        <vt:i4>20</vt:i4>
      </vt:variant>
      <vt:variant>
        <vt:i4>0</vt:i4>
      </vt:variant>
      <vt:variant>
        <vt:i4>5</vt:i4>
      </vt:variant>
      <vt:variant>
        <vt:lpwstr/>
      </vt:variant>
      <vt:variant>
        <vt:lpwstr>_Toc135391036</vt:lpwstr>
      </vt:variant>
      <vt:variant>
        <vt:i4>1376317</vt:i4>
      </vt:variant>
      <vt:variant>
        <vt:i4>14</vt:i4>
      </vt:variant>
      <vt:variant>
        <vt:i4>0</vt:i4>
      </vt:variant>
      <vt:variant>
        <vt:i4>5</vt:i4>
      </vt:variant>
      <vt:variant>
        <vt:lpwstr/>
      </vt:variant>
      <vt:variant>
        <vt:lpwstr>_Toc135391035</vt:lpwstr>
      </vt:variant>
      <vt:variant>
        <vt:i4>1376317</vt:i4>
      </vt:variant>
      <vt:variant>
        <vt:i4>8</vt:i4>
      </vt:variant>
      <vt:variant>
        <vt:i4>0</vt:i4>
      </vt:variant>
      <vt:variant>
        <vt:i4>5</vt:i4>
      </vt:variant>
      <vt:variant>
        <vt:lpwstr/>
      </vt:variant>
      <vt:variant>
        <vt:lpwstr>_Toc135391034</vt:lpwstr>
      </vt:variant>
      <vt:variant>
        <vt:i4>1376317</vt:i4>
      </vt:variant>
      <vt:variant>
        <vt:i4>2</vt:i4>
      </vt:variant>
      <vt:variant>
        <vt:i4>0</vt:i4>
      </vt:variant>
      <vt:variant>
        <vt:i4>5</vt:i4>
      </vt:variant>
      <vt:variant>
        <vt:lpwstr/>
      </vt:variant>
      <vt:variant>
        <vt:lpwstr>_Toc1353910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Title</dc:title>
  <dc:subject/>
  <dc:creator>Biotext</dc:creator>
  <cp:keywords/>
  <cp:lastModifiedBy>Jeff Wang</cp:lastModifiedBy>
  <cp:revision>2</cp:revision>
  <cp:lastPrinted>2023-05-17T20:46:00Z</cp:lastPrinted>
  <dcterms:created xsi:type="dcterms:W3CDTF">2023-06-09T04:28:00Z</dcterms:created>
  <dcterms:modified xsi:type="dcterms:W3CDTF">2023-06-09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F8ACAD2397F549A09E5DC1A69C41E4</vt:lpwstr>
  </property>
  <property fmtid="{D5CDD505-2E9C-101B-9397-08002B2CF9AE}" pid="3" name="MediaServiceImageTags">
    <vt:lpwstr/>
  </property>
  <property fmtid="{D5CDD505-2E9C-101B-9397-08002B2CF9AE}" pid="4" name="MSIP_Label_3d6aa9fe-4ab7-4a7c-8e39-ccc0b3ffed53_Enabled">
    <vt:lpwstr>true</vt:lpwstr>
  </property>
  <property fmtid="{D5CDD505-2E9C-101B-9397-08002B2CF9AE}" pid="5" name="MSIP_Label_3d6aa9fe-4ab7-4a7c-8e39-ccc0b3ffed53_SetDate">
    <vt:lpwstr>2023-06-06T01:30:48Z</vt:lpwstr>
  </property>
  <property fmtid="{D5CDD505-2E9C-101B-9397-08002B2CF9AE}" pid="6" name="MSIP_Label_3d6aa9fe-4ab7-4a7c-8e39-ccc0b3ffed53_Method">
    <vt:lpwstr>Privileged</vt:lpwstr>
  </property>
  <property fmtid="{D5CDD505-2E9C-101B-9397-08002B2CF9AE}" pid="7" name="MSIP_Label_3d6aa9fe-4ab7-4a7c-8e39-ccc0b3ffed53_Name">
    <vt:lpwstr>3d6aa9fe-4ab7-4a7c-8e39-ccc0b3ffed53</vt:lpwstr>
  </property>
  <property fmtid="{D5CDD505-2E9C-101B-9397-08002B2CF9AE}" pid="8" name="MSIP_Label_3d6aa9fe-4ab7-4a7c-8e39-ccc0b3ffed53_SiteId">
    <vt:lpwstr>c0e0601f-0fac-449c-9c88-a104c4eb9f28</vt:lpwstr>
  </property>
  <property fmtid="{D5CDD505-2E9C-101B-9397-08002B2CF9AE}" pid="9" name="MSIP_Label_3d6aa9fe-4ab7-4a7c-8e39-ccc0b3ffed53_ActionId">
    <vt:lpwstr>2d28bebe-0560-4e5f-93ac-4dc58591235b</vt:lpwstr>
  </property>
  <property fmtid="{D5CDD505-2E9C-101B-9397-08002B2CF9AE}" pid="10" name="MSIP_Label_3d6aa9fe-4ab7-4a7c-8e39-ccc0b3ffed53_ContentBits">
    <vt:lpwstr>0</vt:lpwstr>
  </property>
  <property fmtid="{D5CDD505-2E9C-101B-9397-08002B2CF9AE}" pid="11" name="Order">
    <vt:r8>7800</vt:r8>
  </property>
  <property fmtid="{D5CDD505-2E9C-101B-9397-08002B2CF9AE}" pid="12" name="xd_Signature">
    <vt:bool>false</vt:bool>
  </property>
  <property fmtid="{D5CDD505-2E9C-101B-9397-08002B2CF9AE}" pid="13" name="xd_ProgID">
    <vt:lpwstr/>
  </property>
  <property fmtid="{D5CDD505-2E9C-101B-9397-08002B2CF9AE}" pid="14" name="ComplianceAssetId">
    <vt:lpwstr/>
  </property>
  <property fmtid="{D5CDD505-2E9C-101B-9397-08002B2CF9AE}" pid="15" name="TemplateUrl">
    <vt:lpwstr/>
  </property>
  <property fmtid="{D5CDD505-2E9C-101B-9397-08002B2CF9AE}" pid="16" name="_ExtendedDescription">
    <vt:lpwstr/>
  </property>
  <property fmtid="{D5CDD505-2E9C-101B-9397-08002B2CF9AE}" pid="17" name="TriggerFlowInfo">
    <vt:lpwstr/>
  </property>
</Properties>
</file>